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251AE3" w:rsidRDefault="009B0D7D" w:rsidP="00F74708">
      <w:pPr>
        <w:pStyle w:val="Title"/>
      </w:pPr>
    </w:p>
    <w:p w14:paraId="4B1DBCEF" w14:textId="0A45A452" w:rsidR="004F0EF2" w:rsidRPr="00251AE3" w:rsidRDefault="00DC75DD" w:rsidP="00F74708">
      <w:pPr>
        <w:pStyle w:val="TOCHeading"/>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251AE3">
        <w:t>P</w:t>
      </w:r>
      <w:r w:rsidR="00C55C6D" w:rsidRPr="00251AE3">
        <w:t>redict</w:t>
      </w:r>
      <w:r w:rsidRPr="00251AE3">
        <w:t xml:space="preserve">ion of </w:t>
      </w:r>
      <w:r w:rsidR="00C55C6D" w:rsidRPr="00251AE3">
        <w:t xml:space="preserve">Customer </w:t>
      </w:r>
      <w:r w:rsidR="004D776E" w:rsidRPr="00251AE3">
        <w:t>Attrition</w:t>
      </w:r>
      <w:r w:rsidR="00C55C6D" w:rsidRPr="00251AE3">
        <w:t xml:space="preserve"> in the </w:t>
      </w:r>
      <w:r w:rsidRPr="00251AE3">
        <w:br/>
      </w:r>
      <w:r w:rsidR="00C55C6D" w:rsidRPr="00251AE3">
        <w:t>Telecom Industry</w:t>
      </w:r>
      <w:r w:rsidRPr="00251AE3">
        <w:t xml:space="preserve"> using Machine Learning</w:t>
      </w:r>
      <w:bookmarkEnd w:id="0"/>
      <w:bookmarkEnd w:id="1"/>
      <w:bookmarkEnd w:id="2"/>
      <w:bookmarkEnd w:id="3"/>
      <w:bookmarkEnd w:id="4"/>
      <w:bookmarkEnd w:id="5"/>
      <w:bookmarkEnd w:id="6"/>
      <w:bookmarkEnd w:id="7"/>
      <w:bookmarkEnd w:id="8"/>
    </w:p>
    <w:p w14:paraId="1A55C5AD" w14:textId="77777777" w:rsidR="00191400" w:rsidRPr="00251AE3" w:rsidRDefault="00191400" w:rsidP="0005612E">
      <w:pPr>
        <w:pStyle w:val="Author"/>
        <w:spacing w:line="360" w:lineRule="auto"/>
        <w:jc w:val="both"/>
        <w:rPr>
          <w:rFonts w:ascii="Times New Roman" w:hAnsi="Times New Roman" w:cs="Times New Roman"/>
        </w:rPr>
      </w:pPr>
    </w:p>
    <w:p w14:paraId="5709766B" w14:textId="754CEFA2" w:rsidR="006C6B3B" w:rsidRPr="00251AE3" w:rsidRDefault="00341E66" w:rsidP="0005612E">
      <w:pPr>
        <w:pStyle w:val="Author"/>
        <w:spacing w:line="360" w:lineRule="auto"/>
        <w:jc w:val="both"/>
        <w:rPr>
          <w:rFonts w:ascii="Times New Roman" w:hAnsi="Times New Roman" w:cs="Times New Roman"/>
        </w:rPr>
      </w:pPr>
      <w:r w:rsidRPr="00251AE3">
        <w:rPr>
          <w:rFonts w:ascii="Times New Roman" w:hAnsi="Times New Roman" w:cs="Times New Roman"/>
        </w:rPr>
        <w:br/>
      </w:r>
      <w:r w:rsidR="00CC5761" w:rsidRPr="00251AE3">
        <w:rPr>
          <w:rFonts w:ascii="Times New Roman" w:hAnsi="Times New Roman" w:cs="Times New Roman"/>
          <w:b/>
        </w:rPr>
        <w:t>A</w:t>
      </w:r>
      <w:r w:rsidR="00CC0289" w:rsidRPr="00251AE3">
        <w:rPr>
          <w:rFonts w:ascii="Times New Roman" w:hAnsi="Times New Roman" w:cs="Times New Roman"/>
          <w:b/>
        </w:rPr>
        <w:t>nish</w:t>
      </w:r>
      <w:r w:rsidR="00CC5761" w:rsidRPr="00251AE3">
        <w:rPr>
          <w:rFonts w:ascii="Times New Roman" w:hAnsi="Times New Roman" w:cs="Times New Roman"/>
          <w:b/>
        </w:rPr>
        <w:t xml:space="preserve"> M</w:t>
      </w:r>
      <w:r w:rsidR="00CC0289" w:rsidRPr="00251AE3">
        <w:rPr>
          <w:rFonts w:ascii="Times New Roman" w:hAnsi="Times New Roman" w:cs="Times New Roman"/>
          <w:b/>
        </w:rPr>
        <w:t>ahapatra</w:t>
      </w:r>
      <w:r w:rsidR="002B3128" w:rsidRPr="00251AE3">
        <w:rPr>
          <w:rFonts w:ascii="Times New Roman" w:hAnsi="Times New Roman" w:cs="Times New Roman"/>
        </w:rPr>
        <w:br/>
        <w:t>Student ID 944563</w:t>
      </w:r>
    </w:p>
    <w:p w14:paraId="2323FBEA" w14:textId="77777777" w:rsidR="006C6B3B" w:rsidRPr="00251AE3" w:rsidRDefault="006C6B3B" w:rsidP="00F74708">
      <w:pPr>
        <w:pStyle w:val="BodyText"/>
      </w:pPr>
    </w:p>
    <w:p w14:paraId="55DAD6C2" w14:textId="6241E716" w:rsidR="006C6B3B" w:rsidRPr="00251AE3" w:rsidRDefault="006C6B3B" w:rsidP="00F74708">
      <w:pPr>
        <w:pStyle w:val="BodyText"/>
      </w:pPr>
    </w:p>
    <w:p w14:paraId="154B0F8F" w14:textId="7BA0AF3F" w:rsidR="00FE26A6" w:rsidRPr="00251AE3" w:rsidRDefault="00FE26A6" w:rsidP="00F74708">
      <w:pPr>
        <w:pStyle w:val="BodyText"/>
      </w:pPr>
    </w:p>
    <w:p w14:paraId="4009E9AB" w14:textId="56FF473D" w:rsidR="00341E66" w:rsidRPr="00251AE3" w:rsidRDefault="00341E66" w:rsidP="0005612E">
      <w:pPr>
        <w:pStyle w:val="Author"/>
        <w:spacing w:line="360" w:lineRule="auto"/>
        <w:jc w:val="both"/>
        <w:rPr>
          <w:rFonts w:ascii="Times New Roman" w:hAnsi="Times New Roman" w:cs="Times New Roman"/>
        </w:rPr>
      </w:pPr>
    </w:p>
    <w:p w14:paraId="64B1E6D2" w14:textId="6D1BF7E6" w:rsidR="00341E66" w:rsidRPr="00251AE3" w:rsidRDefault="00CC5761" w:rsidP="0005612E">
      <w:pPr>
        <w:pStyle w:val="Author"/>
        <w:spacing w:line="360" w:lineRule="auto"/>
        <w:jc w:val="both"/>
        <w:rPr>
          <w:rFonts w:ascii="Times New Roman" w:hAnsi="Times New Roman" w:cs="Times New Roman"/>
        </w:rPr>
      </w:pPr>
      <w:r w:rsidRPr="00251AE3">
        <w:rPr>
          <w:rFonts w:ascii="Times New Roman" w:hAnsi="Times New Roman" w:cs="Times New Roman"/>
        </w:rPr>
        <w:t xml:space="preserve">Under the supervision of </w:t>
      </w:r>
      <w:r w:rsidRPr="00251AE3">
        <w:rPr>
          <w:rFonts w:ascii="Times New Roman" w:hAnsi="Times New Roman" w:cs="Times New Roman"/>
        </w:rPr>
        <w:br/>
      </w:r>
      <w:r w:rsidRPr="00251AE3">
        <w:rPr>
          <w:rFonts w:ascii="Times New Roman" w:hAnsi="Times New Roman" w:cs="Times New Roman"/>
          <w:b/>
        </w:rPr>
        <w:t>K</w:t>
      </w:r>
      <w:r w:rsidR="00CC0289" w:rsidRPr="00251AE3">
        <w:rPr>
          <w:rFonts w:ascii="Times New Roman" w:hAnsi="Times New Roman" w:cs="Times New Roman"/>
          <w:b/>
        </w:rPr>
        <w:t>arthick</w:t>
      </w:r>
      <w:r w:rsidRPr="00251AE3">
        <w:rPr>
          <w:rFonts w:ascii="Times New Roman" w:hAnsi="Times New Roman" w:cs="Times New Roman"/>
          <w:b/>
        </w:rPr>
        <w:t xml:space="preserve"> </w:t>
      </w:r>
      <w:r w:rsidR="00084849" w:rsidRPr="00251AE3">
        <w:rPr>
          <w:rFonts w:ascii="Times New Roman" w:hAnsi="Times New Roman" w:cs="Times New Roman"/>
          <w:b/>
        </w:rPr>
        <w:t>Kali</w:t>
      </w:r>
      <w:r w:rsidR="00473FAD" w:rsidRPr="00251AE3">
        <w:rPr>
          <w:rFonts w:ascii="Times New Roman" w:hAnsi="Times New Roman" w:cs="Times New Roman"/>
          <w:b/>
        </w:rPr>
        <w:t>a</w:t>
      </w:r>
      <w:r w:rsidR="00084849" w:rsidRPr="00251AE3">
        <w:rPr>
          <w:rFonts w:ascii="Times New Roman" w:hAnsi="Times New Roman" w:cs="Times New Roman"/>
          <w:b/>
        </w:rPr>
        <w:t xml:space="preserve">nnan </w:t>
      </w:r>
      <w:r w:rsidRPr="00251AE3">
        <w:rPr>
          <w:rFonts w:ascii="Times New Roman" w:hAnsi="Times New Roman" w:cs="Times New Roman"/>
          <w:b/>
        </w:rPr>
        <w:t>N</w:t>
      </w:r>
      <w:r w:rsidR="00CC0289" w:rsidRPr="00251AE3">
        <w:rPr>
          <w:rFonts w:ascii="Times New Roman" w:hAnsi="Times New Roman" w:cs="Times New Roman"/>
          <w:b/>
        </w:rPr>
        <w:t>eelamohan</w:t>
      </w:r>
      <w:r w:rsidR="00341E66" w:rsidRPr="00251AE3">
        <w:rPr>
          <w:rFonts w:ascii="Times New Roman" w:hAnsi="Times New Roman" w:cs="Times New Roman"/>
        </w:rPr>
        <w:br/>
      </w:r>
      <w:r w:rsidR="00DC7F31" w:rsidRPr="00251AE3">
        <w:rPr>
          <w:rFonts w:ascii="Times New Roman" w:hAnsi="Times New Roman" w:cs="Times New Roman"/>
        </w:rPr>
        <w:br/>
      </w:r>
      <w:r w:rsidR="00341E66" w:rsidRPr="00251AE3">
        <w:rPr>
          <w:rFonts w:ascii="Times New Roman" w:hAnsi="Times New Roman" w:cs="Times New Roman"/>
        </w:rPr>
        <w:br/>
      </w:r>
      <w:r w:rsidR="00CD3653" w:rsidRPr="00251AE3">
        <w:rPr>
          <w:rFonts w:ascii="Times New Roman" w:hAnsi="Times New Roman" w:cs="Times New Roman"/>
        </w:rPr>
        <w:t>Mid-Thesis Report</w:t>
      </w:r>
      <w:r w:rsidR="000C3583" w:rsidRPr="00251AE3">
        <w:rPr>
          <w:rFonts w:ascii="Times New Roman" w:hAnsi="Times New Roman" w:cs="Times New Roman"/>
        </w:rPr>
        <w:br/>
      </w:r>
      <w:r w:rsidR="000C3583" w:rsidRPr="00251AE3">
        <w:rPr>
          <w:rFonts w:ascii="Times New Roman" w:hAnsi="Times New Roman" w:cs="Times New Roman"/>
          <w:b/>
        </w:rPr>
        <w:t xml:space="preserve">Master of Science in </w:t>
      </w:r>
      <w:r w:rsidR="00466FA2" w:rsidRPr="00251AE3">
        <w:rPr>
          <w:rFonts w:ascii="Times New Roman" w:hAnsi="Times New Roman" w:cs="Times New Roman"/>
          <w:b/>
        </w:rPr>
        <w:t>Data Science</w:t>
      </w:r>
      <w:r w:rsidR="00B33B7F" w:rsidRPr="00251AE3">
        <w:rPr>
          <w:rFonts w:ascii="Times New Roman" w:hAnsi="Times New Roman" w:cs="Times New Roman"/>
        </w:rPr>
        <w:br/>
      </w:r>
      <w:r w:rsidR="000C3583" w:rsidRPr="00251AE3">
        <w:rPr>
          <w:rFonts w:ascii="Times New Roman" w:hAnsi="Times New Roman" w:cs="Times New Roman"/>
        </w:rPr>
        <w:t>Liverpool John Moores University</w:t>
      </w:r>
    </w:p>
    <w:p w14:paraId="42ED7717" w14:textId="0E498323" w:rsidR="009B0D7D" w:rsidRPr="00251AE3" w:rsidRDefault="00341E66" w:rsidP="0005612E">
      <w:pPr>
        <w:pStyle w:val="Date"/>
        <w:spacing w:line="360" w:lineRule="auto"/>
        <w:jc w:val="both"/>
        <w:rPr>
          <w:rFonts w:ascii="Times New Roman" w:hAnsi="Times New Roman" w:cs="Times New Roman"/>
        </w:rPr>
      </w:pPr>
      <w:r w:rsidRPr="00251AE3">
        <w:rPr>
          <w:rFonts w:ascii="Times New Roman" w:hAnsi="Times New Roman" w:cs="Times New Roman"/>
        </w:rPr>
        <w:br/>
      </w:r>
      <w:r w:rsidRPr="00251AE3">
        <w:rPr>
          <w:rFonts w:ascii="Times New Roman" w:hAnsi="Times New Roman" w:cs="Times New Roman"/>
        </w:rPr>
        <w:br/>
      </w:r>
      <w:r w:rsidRPr="00251AE3">
        <w:rPr>
          <w:rFonts w:ascii="Times New Roman" w:hAnsi="Times New Roman" w:cs="Times New Roman"/>
        </w:rPr>
        <w:br/>
      </w:r>
      <w:r w:rsidR="00303C4F" w:rsidRPr="00251AE3">
        <w:rPr>
          <w:rFonts w:ascii="Times New Roman" w:hAnsi="Times New Roman" w:cs="Times New Roman"/>
        </w:rPr>
        <w:t>M</w:t>
      </w:r>
      <w:r w:rsidR="009F7F3B" w:rsidRPr="00251AE3">
        <w:rPr>
          <w:rFonts w:ascii="Times New Roman" w:hAnsi="Times New Roman" w:cs="Times New Roman"/>
        </w:rPr>
        <w:t>ARCH</w:t>
      </w:r>
      <w:r w:rsidRPr="00251AE3">
        <w:rPr>
          <w:rFonts w:ascii="Times New Roman" w:hAnsi="Times New Roman" w:cs="Times New Roman"/>
        </w:rPr>
        <w:t xml:space="preserve"> 2021</w:t>
      </w:r>
      <w:r w:rsidR="009B0D7D" w:rsidRPr="00251AE3">
        <w:rPr>
          <w:rFonts w:ascii="Times New Roman" w:hAnsi="Times New Roman" w:cs="Times New Roman"/>
        </w:rPr>
        <w:br w:type="page"/>
      </w:r>
    </w:p>
    <w:sdt>
      <w:sdtPr>
        <w:rPr>
          <w:rFonts w:eastAsiaTheme="minorHAnsi"/>
          <w:color w:val="auto"/>
          <w:sz w:val="24"/>
          <w:szCs w:val="24"/>
        </w:rPr>
        <w:id w:val="1553116750"/>
        <w:docPartObj>
          <w:docPartGallery w:val="Table of Contents"/>
          <w:docPartUnique/>
        </w:docPartObj>
      </w:sdtPr>
      <w:sdtEndPr>
        <w:rPr>
          <w:rFonts w:eastAsia="Times New Roman"/>
          <w:b w:val="0"/>
          <w:color w:val="000000"/>
        </w:rPr>
      </w:sdtEndPr>
      <w:sdtContent>
        <w:p w14:paraId="45F2B085" w14:textId="3B7FBB84" w:rsidR="00C152F0" w:rsidRPr="00251AE3" w:rsidRDefault="00C152F0" w:rsidP="00F74708">
          <w:pPr>
            <w:pStyle w:val="TOCHeading"/>
          </w:pPr>
          <w:r w:rsidRPr="00251AE3">
            <w:t>Contents</w:t>
          </w:r>
        </w:p>
        <w:p w14:paraId="78178EB3" w14:textId="781BDF20" w:rsidR="0005612E" w:rsidRPr="00251AE3" w:rsidRDefault="00C152F0" w:rsidP="00F74708">
          <w:pPr>
            <w:pStyle w:val="TOC1"/>
            <w:rPr>
              <w:rFonts w:eastAsiaTheme="minorEastAsia"/>
              <w:color w:val="auto"/>
              <w:sz w:val="22"/>
              <w:szCs w:val="22"/>
            </w:rPr>
          </w:pPr>
          <w:r w:rsidRPr="00251AE3">
            <w:fldChar w:fldCharType="begin"/>
          </w:r>
          <w:r w:rsidRPr="00251AE3">
            <w:instrText xml:space="preserve"> TOC \o "1-3" \h \z \u </w:instrText>
          </w:r>
          <w:r w:rsidRPr="00251AE3">
            <w:fldChar w:fldCharType="separate"/>
          </w:r>
          <w:hyperlink w:anchor="_Toc67153892" w:history="1">
            <w:r w:rsidR="0005612E" w:rsidRPr="00251AE3">
              <w:rPr>
                <w:rStyle w:val="Hyperlink"/>
              </w:rPr>
              <w:t>DEDICATION</w:t>
            </w:r>
            <w:r w:rsidR="0005612E" w:rsidRPr="00251AE3">
              <w:rPr>
                <w:webHidden/>
              </w:rPr>
              <w:tab/>
            </w:r>
            <w:r w:rsidR="0005612E" w:rsidRPr="00251AE3">
              <w:rPr>
                <w:webHidden/>
              </w:rPr>
              <w:fldChar w:fldCharType="begin"/>
            </w:r>
            <w:r w:rsidR="0005612E" w:rsidRPr="00251AE3">
              <w:rPr>
                <w:webHidden/>
              </w:rPr>
              <w:instrText xml:space="preserve"> PAGEREF _Toc67153892 \h </w:instrText>
            </w:r>
            <w:r w:rsidR="0005612E" w:rsidRPr="00251AE3">
              <w:rPr>
                <w:webHidden/>
              </w:rPr>
            </w:r>
            <w:r w:rsidR="0005612E" w:rsidRPr="00251AE3">
              <w:rPr>
                <w:webHidden/>
              </w:rPr>
              <w:fldChar w:fldCharType="separate"/>
            </w:r>
            <w:r w:rsidR="0005612E" w:rsidRPr="00251AE3">
              <w:rPr>
                <w:webHidden/>
              </w:rPr>
              <w:t>4</w:t>
            </w:r>
            <w:r w:rsidR="0005612E" w:rsidRPr="00251AE3">
              <w:rPr>
                <w:webHidden/>
              </w:rPr>
              <w:fldChar w:fldCharType="end"/>
            </w:r>
          </w:hyperlink>
        </w:p>
        <w:p w14:paraId="3ACA5D51" w14:textId="1E80F22F" w:rsidR="0005612E" w:rsidRPr="00251AE3" w:rsidRDefault="0005612E" w:rsidP="00F74708">
          <w:pPr>
            <w:pStyle w:val="TOC1"/>
            <w:rPr>
              <w:rFonts w:eastAsiaTheme="minorEastAsia"/>
              <w:color w:val="auto"/>
              <w:sz w:val="22"/>
              <w:szCs w:val="22"/>
            </w:rPr>
          </w:pPr>
          <w:hyperlink w:anchor="_Toc67153893" w:history="1">
            <w:r w:rsidRPr="00251AE3">
              <w:rPr>
                <w:rStyle w:val="Hyperlink"/>
              </w:rPr>
              <w:t>ACKNOWLEDGEMENTS</w:t>
            </w:r>
            <w:r w:rsidRPr="00251AE3">
              <w:rPr>
                <w:webHidden/>
              </w:rPr>
              <w:tab/>
            </w:r>
            <w:r w:rsidRPr="00251AE3">
              <w:rPr>
                <w:webHidden/>
              </w:rPr>
              <w:fldChar w:fldCharType="begin"/>
            </w:r>
            <w:r w:rsidRPr="00251AE3">
              <w:rPr>
                <w:webHidden/>
              </w:rPr>
              <w:instrText xml:space="preserve"> PAGEREF _Toc67153893 \h </w:instrText>
            </w:r>
            <w:r w:rsidRPr="00251AE3">
              <w:rPr>
                <w:webHidden/>
              </w:rPr>
            </w:r>
            <w:r w:rsidRPr="00251AE3">
              <w:rPr>
                <w:webHidden/>
              </w:rPr>
              <w:fldChar w:fldCharType="separate"/>
            </w:r>
            <w:r w:rsidRPr="00251AE3">
              <w:rPr>
                <w:webHidden/>
              </w:rPr>
              <w:t>5</w:t>
            </w:r>
            <w:r w:rsidRPr="00251AE3">
              <w:rPr>
                <w:webHidden/>
              </w:rPr>
              <w:fldChar w:fldCharType="end"/>
            </w:r>
          </w:hyperlink>
        </w:p>
        <w:p w14:paraId="006AC2AC" w14:textId="5974BD7C" w:rsidR="0005612E" w:rsidRPr="00251AE3" w:rsidRDefault="0005612E" w:rsidP="00F74708">
          <w:pPr>
            <w:pStyle w:val="TOC1"/>
            <w:rPr>
              <w:rFonts w:eastAsiaTheme="minorEastAsia"/>
              <w:color w:val="auto"/>
              <w:sz w:val="22"/>
              <w:szCs w:val="22"/>
            </w:rPr>
          </w:pPr>
          <w:hyperlink w:anchor="_Toc67153894" w:history="1">
            <w:r w:rsidRPr="00251AE3">
              <w:rPr>
                <w:rStyle w:val="Hyperlink"/>
              </w:rPr>
              <w:t>ABSTRACT</w:t>
            </w:r>
            <w:r w:rsidRPr="00251AE3">
              <w:rPr>
                <w:webHidden/>
              </w:rPr>
              <w:tab/>
            </w:r>
            <w:r w:rsidRPr="00251AE3">
              <w:rPr>
                <w:webHidden/>
              </w:rPr>
              <w:fldChar w:fldCharType="begin"/>
            </w:r>
            <w:r w:rsidRPr="00251AE3">
              <w:rPr>
                <w:webHidden/>
              </w:rPr>
              <w:instrText xml:space="preserve"> PAGEREF _Toc67153894 \h </w:instrText>
            </w:r>
            <w:r w:rsidRPr="00251AE3">
              <w:rPr>
                <w:webHidden/>
              </w:rPr>
            </w:r>
            <w:r w:rsidRPr="00251AE3">
              <w:rPr>
                <w:webHidden/>
              </w:rPr>
              <w:fldChar w:fldCharType="separate"/>
            </w:r>
            <w:r w:rsidRPr="00251AE3">
              <w:rPr>
                <w:webHidden/>
              </w:rPr>
              <w:t>6</w:t>
            </w:r>
            <w:r w:rsidRPr="00251AE3">
              <w:rPr>
                <w:webHidden/>
              </w:rPr>
              <w:fldChar w:fldCharType="end"/>
            </w:r>
          </w:hyperlink>
        </w:p>
        <w:p w14:paraId="1ABAF696" w14:textId="2281C3DA" w:rsidR="0005612E" w:rsidRPr="00251AE3" w:rsidRDefault="0005612E" w:rsidP="00F74708">
          <w:pPr>
            <w:pStyle w:val="TOC1"/>
            <w:rPr>
              <w:rFonts w:eastAsiaTheme="minorEastAsia"/>
              <w:color w:val="auto"/>
              <w:sz w:val="22"/>
              <w:szCs w:val="22"/>
            </w:rPr>
          </w:pPr>
          <w:hyperlink w:anchor="_Toc67153895" w:history="1">
            <w:r w:rsidRPr="00251AE3">
              <w:rPr>
                <w:rStyle w:val="Hyperlink"/>
              </w:rPr>
              <w:t>LIST OF TABLES</w:t>
            </w:r>
            <w:r w:rsidRPr="00251AE3">
              <w:rPr>
                <w:webHidden/>
              </w:rPr>
              <w:tab/>
            </w:r>
            <w:r w:rsidRPr="00251AE3">
              <w:rPr>
                <w:webHidden/>
              </w:rPr>
              <w:fldChar w:fldCharType="begin"/>
            </w:r>
            <w:r w:rsidRPr="00251AE3">
              <w:rPr>
                <w:webHidden/>
              </w:rPr>
              <w:instrText xml:space="preserve"> PAGEREF _Toc67153895 \h </w:instrText>
            </w:r>
            <w:r w:rsidRPr="00251AE3">
              <w:rPr>
                <w:webHidden/>
              </w:rPr>
            </w:r>
            <w:r w:rsidRPr="00251AE3">
              <w:rPr>
                <w:webHidden/>
              </w:rPr>
              <w:fldChar w:fldCharType="separate"/>
            </w:r>
            <w:r w:rsidRPr="00251AE3">
              <w:rPr>
                <w:webHidden/>
              </w:rPr>
              <w:t>7</w:t>
            </w:r>
            <w:r w:rsidRPr="00251AE3">
              <w:rPr>
                <w:webHidden/>
              </w:rPr>
              <w:fldChar w:fldCharType="end"/>
            </w:r>
          </w:hyperlink>
        </w:p>
        <w:p w14:paraId="11929184" w14:textId="3B1F7506" w:rsidR="0005612E" w:rsidRPr="00251AE3" w:rsidRDefault="0005612E" w:rsidP="00F74708">
          <w:pPr>
            <w:pStyle w:val="TOC1"/>
            <w:rPr>
              <w:rFonts w:eastAsiaTheme="minorEastAsia"/>
              <w:color w:val="auto"/>
              <w:sz w:val="22"/>
              <w:szCs w:val="22"/>
            </w:rPr>
          </w:pPr>
          <w:hyperlink w:anchor="_Toc67153896" w:history="1">
            <w:r w:rsidRPr="00251AE3">
              <w:rPr>
                <w:rStyle w:val="Hyperlink"/>
              </w:rPr>
              <w:t>LIST OF FIGURES</w:t>
            </w:r>
            <w:r w:rsidRPr="00251AE3">
              <w:rPr>
                <w:webHidden/>
              </w:rPr>
              <w:tab/>
            </w:r>
            <w:r w:rsidRPr="00251AE3">
              <w:rPr>
                <w:webHidden/>
              </w:rPr>
              <w:fldChar w:fldCharType="begin"/>
            </w:r>
            <w:r w:rsidRPr="00251AE3">
              <w:rPr>
                <w:webHidden/>
              </w:rPr>
              <w:instrText xml:space="preserve"> PAGEREF _Toc67153896 \h </w:instrText>
            </w:r>
            <w:r w:rsidRPr="00251AE3">
              <w:rPr>
                <w:webHidden/>
              </w:rPr>
            </w:r>
            <w:r w:rsidRPr="00251AE3">
              <w:rPr>
                <w:webHidden/>
              </w:rPr>
              <w:fldChar w:fldCharType="separate"/>
            </w:r>
            <w:r w:rsidRPr="00251AE3">
              <w:rPr>
                <w:webHidden/>
              </w:rPr>
              <w:t>7</w:t>
            </w:r>
            <w:r w:rsidRPr="00251AE3">
              <w:rPr>
                <w:webHidden/>
              </w:rPr>
              <w:fldChar w:fldCharType="end"/>
            </w:r>
          </w:hyperlink>
        </w:p>
        <w:p w14:paraId="3EE53CB3" w14:textId="51EFCF7C" w:rsidR="0005612E" w:rsidRPr="00251AE3" w:rsidRDefault="0005612E" w:rsidP="00F74708">
          <w:pPr>
            <w:pStyle w:val="TOC1"/>
            <w:rPr>
              <w:rFonts w:eastAsiaTheme="minorEastAsia"/>
              <w:color w:val="auto"/>
              <w:sz w:val="22"/>
              <w:szCs w:val="22"/>
            </w:rPr>
          </w:pPr>
          <w:hyperlink w:anchor="_Toc67153897" w:history="1">
            <w:r w:rsidRPr="00251AE3">
              <w:rPr>
                <w:rStyle w:val="Hyperlink"/>
              </w:rPr>
              <w:t>LIST OF ABBREVIATIONS</w:t>
            </w:r>
            <w:r w:rsidRPr="00251AE3">
              <w:rPr>
                <w:webHidden/>
              </w:rPr>
              <w:tab/>
            </w:r>
            <w:r w:rsidRPr="00251AE3">
              <w:rPr>
                <w:webHidden/>
              </w:rPr>
              <w:fldChar w:fldCharType="begin"/>
            </w:r>
            <w:r w:rsidRPr="00251AE3">
              <w:rPr>
                <w:webHidden/>
              </w:rPr>
              <w:instrText xml:space="preserve"> PAGEREF _Toc67153897 \h </w:instrText>
            </w:r>
            <w:r w:rsidRPr="00251AE3">
              <w:rPr>
                <w:webHidden/>
              </w:rPr>
            </w:r>
            <w:r w:rsidRPr="00251AE3">
              <w:rPr>
                <w:webHidden/>
              </w:rPr>
              <w:fldChar w:fldCharType="separate"/>
            </w:r>
            <w:r w:rsidRPr="00251AE3">
              <w:rPr>
                <w:webHidden/>
              </w:rPr>
              <w:t>7</w:t>
            </w:r>
            <w:r w:rsidRPr="00251AE3">
              <w:rPr>
                <w:webHidden/>
              </w:rPr>
              <w:fldChar w:fldCharType="end"/>
            </w:r>
          </w:hyperlink>
        </w:p>
        <w:p w14:paraId="7B5662A6" w14:textId="1A5F0202" w:rsidR="0005612E" w:rsidRPr="00251AE3" w:rsidRDefault="0005612E" w:rsidP="00F74708">
          <w:pPr>
            <w:pStyle w:val="TOC1"/>
            <w:rPr>
              <w:rFonts w:eastAsiaTheme="minorEastAsia"/>
              <w:color w:val="auto"/>
              <w:sz w:val="22"/>
              <w:szCs w:val="22"/>
            </w:rPr>
          </w:pPr>
          <w:hyperlink w:anchor="_Toc67153898" w:history="1">
            <w:r w:rsidRPr="00251AE3">
              <w:rPr>
                <w:rStyle w:val="Hyperlink"/>
              </w:rPr>
              <w:t>CHAPTER 1: INTRODUCTION</w:t>
            </w:r>
            <w:r w:rsidRPr="00251AE3">
              <w:rPr>
                <w:webHidden/>
              </w:rPr>
              <w:tab/>
            </w:r>
            <w:r w:rsidRPr="00251AE3">
              <w:rPr>
                <w:webHidden/>
              </w:rPr>
              <w:fldChar w:fldCharType="begin"/>
            </w:r>
            <w:r w:rsidRPr="00251AE3">
              <w:rPr>
                <w:webHidden/>
              </w:rPr>
              <w:instrText xml:space="preserve"> PAGEREF _Toc67153898 \h </w:instrText>
            </w:r>
            <w:r w:rsidRPr="00251AE3">
              <w:rPr>
                <w:webHidden/>
              </w:rPr>
            </w:r>
            <w:r w:rsidRPr="00251AE3">
              <w:rPr>
                <w:webHidden/>
              </w:rPr>
              <w:fldChar w:fldCharType="separate"/>
            </w:r>
            <w:r w:rsidRPr="00251AE3">
              <w:rPr>
                <w:webHidden/>
              </w:rPr>
              <w:t>8</w:t>
            </w:r>
            <w:r w:rsidRPr="00251AE3">
              <w:rPr>
                <w:webHidden/>
              </w:rPr>
              <w:fldChar w:fldCharType="end"/>
            </w:r>
          </w:hyperlink>
        </w:p>
        <w:p w14:paraId="3C1364B4" w14:textId="17E7682E" w:rsidR="0005612E" w:rsidRPr="00251AE3" w:rsidRDefault="0005612E" w:rsidP="00F74708">
          <w:pPr>
            <w:pStyle w:val="TOC2"/>
            <w:rPr>
              <w:rFonts w:eastAsiaTheme="minorEastAsia"/>
              <w:color w:val="auto"/>
              <w:sz w:val="22"/>
              <w:szCs w:val="22"/>
            </w:rPr>
          </w:pPr>
          <w:hyperlink w:anchor="_Toc67153899" w:history="1">
            <w:r w:rsidRPr="00251AE3">
              <w:rPr>
                <w:rStyle w:val="Hyperlink"/>
              </w:rPr>
              <w:t>1.1 Background of the Study</w:t>
            </w:r>
            <w:r w:rsidRPr="00251AE3">
              <w:rPr>
                <w:webHidden/>
              </w:rPr>
              <w:tab/>
            </w:r>
            <w:r w:rsidRPr="00251AE3">
              <w:rPr>
                <w:webHidden/>
              </w:rPr>
              <w:fldChar w:fldCharType="begin"/>
            </w:r>
            <w:r w:rsidRPr="00251AE3">
              <w:rPr>
                <w:webHidden/>
              </w:rPr>
              <w:instrText xml:space="preserve"> PAGEREF _Toc67153899 \h </w:instrText>
            </w:r>
            <w:r w:rsidRPr="00251AE3">
              <w:rPr>
                <w:webHidden/>
              </w:rPr>
            </w:r>
            <w:r w:rsidRPr="00251AE3">
              <w:rPr>
                <w:webHidden/>
              </w:rPr>
              <w:fldChar w:fldCharType="separate"/>
            </w:r>
            <w:r w:rsidRPr="00251AE3">
              <w:rPr>
                <w:webHidden/>
              </w:rPr>
              <w:t>8</w:t>
            </w:r>
            <w:r w:rsidRPr="00251AE3">
              <w:rPr>
                <w:webHidden/>
              </w:rPr>
              <w:fldChar w:fldCharType="end"/>
            </w:r>
          </w:hyperlink>
        </w:p>
        <w:p w14:paraId="4F0B2488" w14:textId="4F5902B9" w:rsidR="0005612E" w:rsidRPr="00251AE3" w:rsidRDefault="0005612E" w:rsidP="00F74708">
          <w:pPr>
            <w:pStyle w:val="TOC3"/>
            <w:rPr>
              <w:rFonts w:eastAsiaTheme="minorEastAsia"/>
              <w:color w:val="auto"/>
              <w:sz w:val="22"/>
              <w:szCs w:val="22"/>
            </w:rPr>
          </w:pPr>
          <w:hyperlink w:anchor="_Toc67153900" w:history="1">
            <w:r w:rsidRPr="00251AE3">
              <w:rPr>
                <w:rStyle w:val="Hyperlink"/>
              </w:rPr>
              <w:t>1.1.1 The need for Customer Churn Analysis</w:t>
            </w:r>
            <w:r w:rsidRPr="00251AE3">
              <w:rPr>
                <w:webHidden/>
              </w:rPr>
              <w:tab/>
            </w:r>
            <w:r w:rsidRPr="00251AE3">
              <w:rPr>
                <w:webHidden/>
              </w:rPr>
              <w:fldChar w:fldCharType="begin"/>
            </w:r>
            <w:r w:rsidRPr="00251AE3">
              <w:rPr>
                <w:webHidden/>
              </w:rPr>
              <w:instrText xml:space="preserve"> PAGEREF _Toc67153900 \h </w:instrText>
            </w:r>
            <w:r w:rsidRPr="00251AE3">
              <w:rPr>
                <w:webHidden/>
              </w:rPr>
            </w:r>
            <w:r w:rsidRPr="00251AE3">
              <w:rPr>
                <w:webHidden/>
              </w:rPr>
              <w:fldChar w:fldCharType="separate"/>
            </w:r>
            <w:r w:rsidRPr="00251AE3">
              <w:rPr>
                <w:webHidden/>
              </w:rPr>
              <w:t>8</w:t>
            </w:r>
            <w:r w:rsidRPr="00251AE3">
              <w:rPr>
                <w:webHidden/>
              </w:rPr>
              <w:fldChar w:fldCharType="end"/>
            </w:r>
          </w:hyperlink>
        </w:p>
        <w:p w14:paraId="798558C2" w14:textId="09D562BB" w:rsidR="0005612E" w:rsidRPr="00251AE3" w:rsidRDefault="0005612E" w:rsidP="00F74708">
          <w:pPr>
            <w:pStyle w:val="TOC3"/>
            <w:rPr>
              <w:rFonts w:eastAsiaTheme="minorEastAsia"/>
              <w:color w:val="auto"/>
              <w:sz w:val="22"/>
              <w:szCs w:val="22"/>
            </w:rPr>
          </w:pPr>
          <w:hyperlink w:anchor="_Toc67153901" w:history="1">
            <w:r w:rsidRPr="00251AE3">
              <w:rPr>
                <w:rStyle w:val="Hyperlink"/>
              </w:rPr>
              <w:t>1.1.2 Flagging customers and retention policies</w:t>
            </w:r>
            <w:r w:rsidRPr="00251AE3">
              <w:rPr>
                <w:webHidden/>
              </w:rPr>
              <w:tab/>
            </w:r>
            <w:r w:rsidRPr="00251AE3">
              <w:rPr>
                <w:webHidden/>
              </w:rPr>
              <w:fldChar w:fldCharType="begin"/>
            </w:r>
            <w:r w:rsidRPr="00251AE3">
              <w:rPr>
                <w:webHidden/>
              </w:rPr>
              <w:instrText xml:space="preserve"> PAGEREF _Toc67153901 \h </w:instrText>
            </w:r>
            <w:r w:rsidRPr="00251AE3">
              <w:rPr>
                <w:webHidden/>
              </w:rPr>
            </w:r>
            <w:r w:rsidRPr="00251AE3">
              <w:rPr>
                <w:webHidden/>
              </w:rPr>
              <w:fldChar w:fldCharType="separate"/>
            </w:r>
            <w:r w:rsidRPr="00251AE3">
              <w:rPr>
                <w:webHidden/>
              </w:rPr>
              <w:t>9</w:t>
            </w:r>
            <w:r w:rsidRPr="00251AE3">
              <w:rPr>
                <w:webHidden/>
              </w:rPr>
              <w:fldChar w:fldCharType="end"/>
            </w:r>
          </w:hyperlink>
        </w:p>
        <w:p w14:paraId="0BAB0523" w14:textId="4ECE84B8" w:rsidR="0005612E" w:rsidRPr="00251AE3" w:rsidRDefault="0005612E" w:rsidP="00F74708">
          <w:pPr>
            <w:pStyle w:val="TOC2"/>
            <w:rPr>
              <w:rFonts w:eastAsiaTheme="minorEastAsia"/>
              <w:color w:val="auto"/>
              <w:sz w:val="22"/>
              <w:szCs w:val="22"/>
            </w:rPr>
          </w:pPr>
          <w:hyperlink w:anchor="_Toc67153902" w:history="1">
            <w:r w:rsidRPr="00251AE3">
              <w:rPr>
                <w:rStyle w:val="Hyperlink"/>
              </w:rPr>
              <w:t>1.2 Problem Statement</w:t>
            </w:r>
            <w:r w:rsidRPr="00251AE3">
              <w:rPr>
                <w:webHidden/>
              </w:rPr>
              <w:tab/>
            </w:r>
            <w:r w:rsidRPr="00251AE3">
              <w:rPr>
                <w:webHidden/>
              </w:rPr>
              <w:fldChar w:fldCharType="begin"/>
            </w:r>
            <w:r w:rsidRPr="00251AE3">
              <w:rPr>
                <w:webHidden/>
              </w:rPr>
              <w:instrText xml:space="preserve"> PAGEREF _Toc67153902 \h </w:instrText>
            </w:r>
            <w:r w:rsidRPr="00251AE3">
              <w:rPr>
                <w:webHidden/>
              </w:rPr>
            </w:r>
            <w:r w:rsidRPr="00251AE3">
              <w:rPr>
                <w:webHidden/>
              </w:rPr>
              <w:fldChar w:fldCharType="separate"/>
            </w:r>
            <w:r w:rsidRPr="00251AE3">
              <w:rPr>
                <w:webHidden/>
              </w:rPr>
              <w:t>10</w:t>
            </w:r>
            <w:r w:rsidRPr="00251AE3">
              <w:rPr>
                <w:webHidden/>
              </w:rPr>
              <w:fldChar w:fldCharType="end"/>
            </w:r>
          </w:hyperlink>
        </w:p>
        <w:p w14:paraId="3AF0D087" w14:textId="6A66558D" w:rsidR="0005612E" w:rsidRPr="00251AE3" w:rsidRDefault="0005612E" w:rsidP="00F74708">
          <w:pPr>
            <w:pStyle w:val="TOC2"/>
            <w:rPr>
              <w:rFonts w:eastAsiaTheme="minorEastAsia"/>
              <w:color w:val="auto"/>
              <w:sz w:val="22"/>
              <w:szCs w:val="22"/>
            </w:rPr>
          </w:pPr>
          <w:hyperlink w:anchor="_Toc67153903" w:history="1">
            <w:r w:rsidRPr="00251AE3">
              <w:rPr>
                <w:rStyle w:val="Hyperlink"/>
              </w:rPr>
              <w:t>1.3 Aim and Objectives</w:t>
            </w:r>
            <w:r w:rsidRPr="00251AE3">
              <w:rPr>
                <w:webHidden/>
              </w:rPr>
              <w:tab/>
            </w:r>
            <w:r w:rsidRPr="00251AE3">
              <w:rPr>
                <w:webHidden/>
              </w:rPr>
              <w:fldChar w:fldCharType="begin"/>
            </w:r>
            <w:r w:rsidRPr="00251AE3">
              <w:rPr>
                <w:webHidden/>
              </w:rPr>
              <w:instrText xml:space="preserve"> PAGEREF _Toc67153903 \h </w:instrText>
            </w:r>
            <w:r w:rsidRPr="00251AE3">
              <w:rPr>
                <w:webHidden/>
              </w:rPr>
            </w:r>
            <w:r w:rsidRPr="00251AE3">
              <w:rPr>
                <w:webHidden/>
              </w:rPr>
              <w:fldChar w:fldCharType="separate"/>
            </w:r>
            <w:r w:rsidRPr="00251AE3">
              <w:rPr>
                <w:webHidden/>
              </w:rPr>
              <w:t>11</w:t>
            </w:r>
            <w:r w:rsidRPr="00251AE3">
              <w:rPr>
                <w:webHidden/>
              </w:rPr>
              <w:fldChar w:fldCharType="end"/>
            </w:r>
          </w:hyperlink>
        </w:p>
        <w:p w14:paraId="437CA974" w14:textId="488430CF" w:rsidR="0005612E" w:rsidRPr="00251AE3" w:rsidRDefault="0005612E" w:rsidP="00F74708">
          <w:pPr>
            <w:pStyle w:val="TOC2"/>
            <w:rPr>
              <w:rFonts w:eastAsiaTheme="minorEastAsia"/>
              <w:color w:val="auto"/>
              <w:sz w:val="22"/>
              <w:szCs w:val="22"/>
            </w:rPr>
          </w:pPr>
          <w:hyperlink w:anchor="_Toc67153904" w:history="1">
            <w:r w:rsidRPr="00251AE3">
              <w:rPr>
                <w:rStyle w:val="Hyperlink"/>
              </w:rPr>
              <w:t>1.4 Research Questions</w:t>
            </w:r>
            <w:r w:rsidRPr="00251AE3">
              <w:rPr>
                <w:webHidden/>
              </w:rPr>
              <w:tab/>
            </w:r>
            <w:r w:rsidRPr="00251AE3">
              <w:rPr>
                <w:webHidden/>
              </w:rPr>
              <w:fldChar w:fldCharType="begin"/>
            </w:r>
            <w:r w:rsidRPr="00251AE3">
              <w:rPr>
                <w:webHidden/>
              </w:rPr>
              <w:instrText xml:space="preserve"> PAGEREF _Toc67153904 \h </w:instrText>
            </w:r>
            <w:r w:rsidRPr="00251AE3">
              <w:rPr>
                <w:webHidden/>
              </w:rPr>
            </w:r>
            <w:r w:rsidRPr="00251AE3">
              <w:rPr>
                <w:webHidden/>
              </w:rPr>
              <w:fldChar w:fldCharType="separate"/>
            </w:r>
            <w:r w:rsidRPr="00251AE3">
              <w:rPr>
                <w:webHidden/>
              </w:rPr>
              <w:t>12</w:t>
            </w:r>
            <w:r w:rsidRPr="00251AE3">
              <w:rPr>
                <w:webHidden/>
              </w:rPr>
              <w:fldChar w:fldCharType="end"/>
            </w:r>
          </w:hyperlink>
        </w:p>
        <w:p w14:paraId="207D9BE3" w14:textId="30A3C330" w:rsidR="0005612E" w:rsidRPr="00251AE3" w:rsidRDefault="0005612E" w:rsidP="00F74708">
          <w:pPr>
            <w:pStyle w:val="TOC2"/>
            <w:rPr>
              <w:rFonts w:eastAsiaTheme="minorEastAsia"/>
              <w:color w:val="auto"/>
              <w:sz w:val="22"/>
              <w:szCs w:val="22"/>
            </w:rPr>
          </w:pPr>
          <w:hyperlink w:anchor="_Toc67153905" w:history="1">
            <w:r w:rsidRPr="00251AE3">
              <w:rPr>
                <w:rStyle w:val="Hyperlink"/>
              </w:rPr>
              <w:t>1.5 Scope of the Study</w:t>
            </w:r>
            <w:r w:rsidRPr="00251AE3">
              <w:rPr>
                <w:webHidden/>
              </w:rPr>
              <w:tab/>
            </w:r>
            <w:r w:rsidRPr="00251AE3">
              <w:rPr>
                <w:webHidden/>
              </w:rPr>
              <w:fldChar w:fldCharType="begin"/>
            </w:r>
            <w:r w:rsidRPr="00251AE3">
              <w:rPr>
                <w:webHidden/>
              </w:rPr>
              <w:instrText xml:space="preserve"> PAGEREF _Toc67153905 \h </w:instrText>
            </w:r>
            <w:r w:rsidRPr="00251AE3">
              <w:rPr>
                <w:webHidden/>
              </w:rPr>
            </w:r>
            <w:r w:rsidRPr="00251AE3">
              <w:rPr>
                <w:webHidden/>
              </w:rPr>
              <w:fldChar w:fldCharType="separate"/>
            </w:r>
            <w:r w:rsidRPr="00251AE3">
              <w:rPr>
                <w:webHidden/>
              </w:rPr>
              <w:t>13</w:t>
            </w:r>
            <w:r w:rsidRPr="00251AE3">
              <w:rPr>
                <w:webHidden/>
              </w:rPr>
              <w:fldChar w:fldCharType="end"/>
            </w:r>
          </w:hyperlink>
        </w:p>
        <w:p w14:paraId="0DD217A7" w14:textId="4C4BD4C6" w:rsidR="0005612E" w:rsidRPr="00251AE3" w:rsidRDefault="0005612E" w:rsidP="00F74708">
          <w:pPr>
            <w:pStyle w:val="TOC2"/>
            <w:rPr>
              <w:rFonts w:eastAsiaTheme="minorEastAsia"/>
              <w:color w:val="auto"/>
              <w:sz w:val="22"/>
              <w:szCs w:val="22"/>
            </w:rPr>
          </w:pPr>
          <w:hyperlink w:anchor="_Toc67153906" w:history="1">
            <w:r w:rsidRPr="00251AE3">
              <w:rPr>
                <w:rStyle w:val="Hyperlink"/>
              </w:rPr>
              <w:t>1.6 Significance of the Study (</w:t>
            </w:r>
            <w:r w:rsidRPr="00251AE3">
              <w:rPr>
                <w:rStyle w:val="Hyperlink"/>
                <w:highlight w:val="yellow"/>
              </w:rPr>
              <w:t>Add on here</w:t>
            </w:r>
            <w:r w:rsidRPr="00251AE3">
              <w:rPr>
                <w:rStyle w:val="Hyperlink"/>
              </w:rPr>
              <w:t>)</w:t>
            </w:r>
            <w:r w:rsidRPr="00251AE3">
              <w:rPr>
                <w:webHidden/>
              </w:rPr>
              <w:tab/>
            </w:r>
            <w:r w:rsidRPr="00251AE3">
              <w:rPr>
                <w:webHidden/>
              </w:rPr>
              <w:fldChar w:fldCharType="begin"/>
            </w:r>
            <w:r w:rsidRPr="00251AE3">
              <w:rPr>
                <w:webHidden/>
              </w:rPr>
              <w:instrText xml:space="preserve"> PAGEREF _Toc67153906 \h </w:instrText>
            </w:r>
            <w:r w:rsidRPr="00251AE3">
              <w:rPr>
                <w:webHidden/>
              </w:rPr>
            </w:r>
            <w:r w:rsidRPr="00251AE3">
              <w:rPr>
                <w:webHidden/>
              </w:rPr>
              <w:fldChar w:fldCharType="separate"/>
            </w:r>
            <w:r w:rsidRPr="00251AE3">
              <w:rPr>
                <w:webHidden/>
              </w:rPr>
              <w:t>13</w:t>
            </w:r>
            <w:r w:rsidRPr="00251AE3">
              <w:rPr>
                <w:webHidden/>
              </w:rPr>
              <w:fldChar w:fldCharType="end"/>
            </w:r>
          </w:hyperlink>
        </w:p>
        <w:p w14:paraId="4FE22062" w14:textId="1BE7C67C" w:rsidR="0005612E" w:rsidRPr="00251AE3" w:rsidRDefault="0005612E" w:rsidP="00F74708">
          <w:pPr>
            <w:pStyle w:val="TOC2"/>
            <w:rPr>
              <w:rFonts w:eastAsiaTheme="minorEastAsia"/>
              <w:color w:val="auto"/>
              <w:sz w:val="22"/>
              <w:szCs w:val="22"/>
            </w:rPr>
          </w:pPr>
          <w:hyperlink w:anchor="_Toc67153907" w:history="1">
            <w:r w:rsidRPr="00251AE3">
              <w:rPr>
                <w:rStyle w:val="Hyperlink"/>
              </w:rPr>
              <w:t xml:space="preserve">1.7 </w:t>
            </w:r>
            <w:r w:rsidRPr="00251AE3">
              <w:rPr>
                <w:rStyle w:val="Hyperlink"/>
                <w:highlight w:val="yellow"/>
              </w:rPr>
              <w:t>Structure of Study</w:t>
            </w:r>
            <w:r w:rsidRPr="00251AE3">
              <w:rPr>
                <w:webHidden/>
              </w:rPr>
              <w:tab/>
            </w:r>
            <w:r w:rsidRPr="00251AE3">
              <w:rPr>
                <w:webHidden/>
              </w:rPr>
              <w:fldChar w:fldCharType="begin"/>
            </w:r>
            <w:r w:rsidRPr="00251AE3">
              <w:rPr>
                <w:webHidden/>
              </w:rPr>
              <w:instrText xml:space="preserve"> PAGEREF _Toc67153907 \h </w:instrText>
            </w:r>
            <w:r w:rsidRPr="00251AE3">
              <w:rPr>
                <w:webHidden/>
              </w:rPr>
            </w:r>
            <w:r w:rsidRPr="00251AE3">
              <w:rPr>
                <w:webHidden/>
              </w:rPr>
              <w:fldChar w:fldCharType="separate"/>
            </w:r>
            <w:r w:rsidRPr="00251AE3">
              <w:rPr>
                <w:webHidden/>
              </w:rPr>
              <w:t>15</w:t>
            </w:r>
            <w:r w:rsidRPr="00251AE3">
              <w:rPr>
                <w:webHidden/>
              </w:rPr>
              <w:fldChar w:fldCharType="end"/>
            </w:r>
          </w:hyperlink>
        </w:p>
        <w:p w14:paraId="31012AB7" w14:textId="6C5ACD0A" w:rsidR="0005612E" w:rsidRPr="00251AE3" w:rsidRDefault="0005612E" w:rsidP="00F74708">
          <w:pPr>
            <w:pStyle w:val="TOC1"/>
            <w:rPr>
              <w:rFonts w:eastAsiaTheme="minorEastAsia"/>
              <w:color w:val="auto"/>
              <w:sz w:val="22"/>
              <w:szCs w:val="22"/>
            </w:rPr>
          </w:pPr>
          <w:hyperlink w:anchor="_Toc67153908" w:history="1">
            <w:r w:rsidRPr="00251AE3">
              <w:rPr>
                <w:rStyle w:val="Hyperlink"/>
              </w:rPr>
              <w:t>CHAPTER 2: LITERATURE REVIEW</w:t>
            </w:r>
            <w:r w:rsidRPr="00251AE3">
              <w:rPr>
                <w:webHidden/>
              </w:rPr>
              <w:tab/>
            </w:r>
            <w:r w:rsidRPr="00251AE3">
              <w:rPr>
                <w:webHidden/>
              </w:rPr>
              <w:fldChar w:fldCharType="begin"/>
            </w:r>
            <w:r w:rsidRPr="00251AE3">
              <w:rPr>
                <w:webHidden/>
              </w:rPr>
              <w:instrText xml:space="preserve"> PAGEREF _Toc67153908 \h </w:instrText>
            </w:r>
            <w:r w:rsidRPr="00251AE3">
              <w:rPr>
                <w:webHidden/>
              </w:rPr>
            </w:r>
            <w:r w:rsidRPr="00251AE3">
              <w:rPr>
                <w:webHidden/>
              </w:rPr>
              <w:fldChar w:fldCharType="separate"/>
            </w:r>
            <w:r w:rsidRPr="00251AE3">
              <w:rPr>
                <w:webHidden/>
              </w:rPr>
              <w:t>16</w:t>
            </w:r>
            <w:r w:rsidRPr="00251AE3">
              <w:rPr>
                <w:webHidden/>
              </w:rPr>
              <w:fldChar w:fldCharType="end"/>
            </w:r>
          </w:hyperlink>
        </w:p>
        <w:p w14:paraId="14D08387" w14:textId="76B42212" w:rsidR="0005612E" w:rsidRPr="00251AE3" w:rsidRDefault="0005612E" w:rsidP="00F74708">
          <w:pPr>
            <w:pStyle w:val="TOC2"/>
            <w:rPr>
              <w:rFonts w:eastAsiaTheme="minorEastAsia"/>
              <w:color w:val="auto"/>
              <w:sz w:val="22"/>
              <w:szCs w:val="22"/>
            </w:rPr>
          </w:pPr>
          <w:hyperlink w:anchor="_Toc67153909" w:history="1">
            <w:r w:rsidRPr="00251AE3">
              <w:rPr>
                <w:rStyle w:val="Hyperlink"/>
              </w:rPr>
              <w:t>2.1 Introduction</w:t>
            </w:r>
            <w:r w:rsidRPr="00251AE3">
              <w:rPr>
                <w:webHidden/>
              </w:rPr>
              <w:tab/>
            </w:r>
            <w:r w:rsidRPr="00251AE3">
              <w:rPr>
                <w:webHidden/>
              </w:rPr>
              <w:fldChar w:fldCharType="begin"/>
            </w:r>
            <w:r w:rsidRPr="00251AE3">
              <w:rPr>
                <w:webHidden/>
              </w:rPr>
              <w:instrText xml:space="preserve"> PAGEREF _Toc67153909 \h </w:instrText>
            </w:r>
            <w:r w:rsidRPr="00251AE3">
              <w:rPr>
                <w:webHidden/>
              </w:rPr>
            </w:r>
            <w:r w:rsidRPr="00251AE3">
              <w:rPr>
                <w:webHidden/>
              </w:rPr>
              <w:fldChar w:fldCharType="separate"/>
            </w:r>
            <w:r w:rsidRPr="00251AE3">
              <w:rPr>
                <w:webHidden/>
              </w:rPr>
              <w:t>16</w:t>
            </w:r>
            <w:r w:rsidRPr="00251AE3">
              <w:rPr>
                <w:webHidden/>
              </w:rPr>
              <w:fldChar w:fldCharType="end"/>
            </w:r>
          </w:hyperlink>
        </w:p>
        <w:p w14:paraId="1E528BBD" w14:textId="00680D90" w:rsidR="0005612E" w:rsidRPr="00251AE3" w:rsidRDefault="0005612E" w:rsidP="00F74708">
          <w:pPr>
            <w:pStyle w:val="TOC2"/>
            <w:rPr>
              <w:rFonts w:eastAsiaTheme="minorEastAsia"/>
              <w:color w:val="auto"/>
              <w:sz w:val="22"/>
              <w:szCs w:val="22"/>
            </w:rPr>
          </w:pPr>
          <w:hyperlink w:anchor="_Toc67153910" w:history="1">
            <w:r w:rsidRPr="00251AE3">
              <w:rPr>
                <w:rStyle w:val="Hyperlink"/>
              </w:rPr>
              <w:t>2.2 Data Analytics in the Telecom Industry</w:t>
            </w:r>
            <w:r w:rsidRPr="00251AE3">
              <w:rPr>
                <w:webHidden/>
              </w:rPr>
              <w:tab/>
            </w:r>
            <w:r w:rsidRPr="00251AE3">
              <w:rPr>
                <w:webHidden/>
              </w:rPr>
              <w:fldChar w:fldCharType="begin"/>
            </w:r>
            <w:r w:rsidRPr="00251AE3">
              <w:rPr>
                <w:webHidden/>
              </w:rPr>
              <w:instrText xml:space="preserve"> PAGEREF _Toc67153910 \h </w:instrText>
            </w:r>
            <w:r w:rsidRPr="00251AE3">
              <w:rPr>
                <w:webHidden/>
              </w:rPr>
            </w:r>
            <w:r w:rsidRPr="00251AE3">
              <w:rPr>
                <w:webHidden/>
              </w:rPr>
              <w:fldChar w:fldCharType="separate"/>
            </w:r>
            <w:r w:rsidRPr="00251AE3">
              <w:rPr>
                <w:webHidden/>
              </w:rPr>
              <w:t>16</w:t>
            </w:r>
            <w:r w:rsidRPr="00251AE3">
              <w:rPr>
                <w:webHidden/>
              </w:rPr>
              <w:fldChar w:fldCharType="end"/>
            </w:r>
          </w:hyperlink>
        </w:p>
        <w:p w14:paraId="5FC7A641" w14:textId="7A38B43B" w:rsidR="0005612E" w:rsidRPr="00251AE3" w:rsidRDefault="0005612E" w:rsidP="00F74708">
          <w:pPr>
            <w:pStyle w:val="TOC2"/>
            <w:rPr>
              <w:rFonts w:eastAsiaTheme="minorEastAsia"/>
              <w:color w:val="auto"/>
              <w:sz w:val="22"/>
              <w:szCs w:val="22"/>
            </w:rPr>
          </w:pPr>
          <w:hyperlink w:anchor="_Toc67153911" w:history="1">
            <w:r w:rsidRPr="00251AE3">
              <w:rPr>
                <w:rStyle w:val="Hyperlink"/>
              </w:rPr>
              <w:t>2.3 Feature Engineering for Telecom Datasets</w:t>
            </w:r>
            <w:r w:rsidRPr="00251AE3">
              <w:rPr>
                <w:webHidden/>
              </w:rPr>
              <w:tab/>
            </w:r>
            <w:r w:rsidRPr="00251AE3">
              <w:rPr>
                <w:webHidden/>
              </w:rPr>
              <w:fldChar w:fldCharType="begin"/>
            </w:r>
            <w:r w:rsidRPr="00251AE3">
              <w:rPr>
                <w:webHidden/>
              </w:rPr>
              <w:instrText xml:space="preserve"> PAGEREF _Toc67153911 \h </w:instrText>
            </w:r>
            <w:r w:rsidRPr="00251AE3">
              <w:rPr>
                <w:webHidden/>
              </w:rPr>
            </w:r>
            <w:r w:rsidRPr="00251AE3">
              <w:rPr>
                <w:webHidden/>
              </w:rPr>
              <w:fldChar w:fldCharType="separate"/>
            </w:r>
            <w:r w:rsidRPr="00251AE3">
              <w:rPr>
                <w:webHidden/>
              </w:rPr>
              <w:t>16</w:t>
            </w:r>
            <w:r w:rsidRPr="00251AE3">
              <w:rPr>
                <w:webHidden/>
              </w:rPr>
              <w:fldChar w:fldCharType="end"/>
            </w:r>
          </w:hyperlink>
        </w:p>
        <w:p w14:paraId="0941E83A" w14:textId="5CAB909F" w:rsidR="0005612E" w:rsidRPr="00251AE3" w:rsidRDefault="0005612E" w:rsidP="00F74708">
          <w:pPr>
            <w:pStyle w:val="TOC2"/>
            <w:rPr>
              <w:rFonts w:eastAsiaTheme="minorEastAsia"/>
              <w:color w:val="auto"/>
              <w:sz w:val="22"/>
              <w:szCs w:val="22"/>
            </w:rPr>
          </w:pPr>
          <w:hyperlink w:anchor="_Toc67153912" w:history="1">
            <w:r w:rsidRPr="00251AE3">
              <w:rPr>
                <w:rStyle w:val="Hyperlink"/>
              </w:rPr>
              <w:t>2.4 Handling Class Imbalance in Machine Learning</w:t>
            </w:r>
            <w:r w:rsidRPr="00251AE3">
              <w:rPr>
                <w:webHidden/>
              </w:rPr>
              <w:tab/>
            </w:r>
            <w:r w:rsidRPr="00251AE3">
              <w:rPr>
                <w:webHidden/>
              </w:rPr>
              <w:fldChar w:fldCharType="begin"/>
            </w:r>
            <w:r w:rsidRPr="00251AE3">
              <w:rPr>
                <w:webHidden/>
              </w:rPr>
              <w:instrText xml:space="preserve"> PAGEREF _Toc67153912 \h </w:instrText>
            </w:r>
            <w:r w:rsidRPr="00251AE3">
              <w:rPr>
                <w:webHidden/>
              </w:rPr>
            </w:r>
            <w:r w:rsidRPr="00251AE3">
              <w:rPr>
                <w:webHidden/>
              </w:rPr>
              <w:fldChar w:fldCharType="separate"/>
            </w:r>
            <w:r w:rsidRPr="00251AE3">
              <w:rPr>
                <w:webHidden/>
              </w:rPr>
              <w:t>16</w:t>
            </w:r>
            <w:r w:rsidRPr="00251AE3">
              <w:rPr>
                <w:webHidden/>
              </w:rPr>
              <w:fldChar w:fldCharType="end"/>
            </w:r>
          </w:hyperlink>
        </w:p>
        <w:p w14:paraId="4076C007" w14:textId="025E4F2F" w:rsidR="0005612E" w:rsidRPr="00251AE3" w:rsidRDefault="0005612E" w:rsidP="00F74708">
          <w:pPr>
            <w:pStyle w:val="TOC2"/>
            <w:rPr>
              <w:rFonts w:eastAsiaTheme="minorEastAsia"/>
              <w:color w:val="auto"/>
              <w:sz w:val="22"/>
              <w:szCs w:val="22"/>
            </w:rPr>
          </w:pPr>
          <w:hyperlink w:anchor="_Toc67153913" w:history="1">
            <w:r w:rsidRPr="00251AE3">
              <w:rPr>
                <w:rStyle w:val="Hyperlink"/>
              </w:rPr>
              <w:t>2.5 Supervised Machine Learning</w:t>
            </w:r>
            <w:r w:rsidRPr="00251AE3">
              <w:rPr>
                <w:webHidden/>
              </w:rPr>
              <w:tab/>
            </w:r>
            <w:r w:rsidRPr="00251AE3">
              <w:rPr>
                <w:webHidden/>
              </w:rPr>
              <w:fldChar w:fldCharType="begin"/>
            </w:r>
            <w:r w:rsidRPr="00251AE3">
              <w:rPr>
                <w:webHidden/>
              </w:rPr>
              <w:instrText xml:space="preserve"> PAGEREF _Toc67153913 \h </w:instrText>
            </w:r>
            <w:r w:rsidRPr="00251AE3">
              <w:rPr>
                <w:webHidden/>
              </w:rPr>
            </w:r>
            <w:r w:rsidRPr="00251AE3">
              <w:rPr>
                <w:webHidden/>
              </w:rPr>
              <w:fldChar w:fldCharType="separate"/>
            </w:r>
            <w:r w:rsidRPr="00251AE3">
              <w:rPr>
                <w:webHidden/>
              </w:rPr>
              <w:t>16</w:t>
            </w:r>
            <w:r w:rsidRPr="00251AE3">
              <w:rPr>
                <w:webHidden/>
              </w:rPr>
              <w:fldChar w:fldCharType="end"/>
            </w:r>
          </w:hyperlink>
        </w:p>
        <w:p w14:paraId="26B1A6E9" w14:textId="5EE6AD3E" w:rsidR="0005612E" w:rsidRPr="00251AE3" w:rsidRDefault="0005612E" w:rsidP="00F74708">
          <w:pPr>
            <w:pStyle w:val="TOC2"/>
            <w:rPr>
              <w:rFonts w:eastAsiaTheme="minorEastAsia"/>
              <w:color w:val="auto"/>
              <w:sz w:val="22"/>
              <w:szCs w:val="22"/>
            </w:rPr>
          </w:pPr>
          <w:hyperlink w:anchor="_Toc67153914" w:history="1">
            <w:r w:rsidRPr="00251AE3">
              <w:rPr>
                <w:rStyle w:val="Hyperlink"/>
              </w:rPr>
              <w:t>2.6 K-Fold Cross Validation</w:t>
            </w:r>
            <w:r w:rsidRPr="00251AE3">
              <w:rPr>
                <w:webHidden/>
              </w:rPr>
              <w:tab/>
            </w:r>
            <w:r w:rsidRPr="00251AE3">
              <w:rPr>
                <w:webHidden/>
              </w:rPr>
              <w:fldChar w:fldCharType="begin"/>
            </w:r>
            <w:r w:rsidRPr="00251AE3">
              <w:rPr>
                <w:webHidden/>
              </w:rPr>
              <w:instrText xml:space="preserve"> PAGEREF _Toc67153914 \h </w:instrText>
            </w:r>
            <w:r w:rsidRPr="00251AE3">
              <w:rPr>
                <w:webHidden/>
              </w:rPr>
            </w:r>
            <w:r w:rsidRPr="00251AE3">
              <w:rPr>
                <w:webHidden/>
              </w:rPr>
              <w:fldChar w:fldCharType="separate"/>
            </w:r>
            <w:r w:rsidRPr="00251AE3">
              <w:rPr>
                <w:webHidden/>
              </w:rPr>
              <w:t>16</w:t>
            </w:r>
            <w:r w:rsidRPr="00251AE3">
              <w:rPr>
                <w:webHidden/>
              </w:rPr>
              <w:fldChar w:fldCharType="end"/>
            </w:r>
          </w:hyperlink>
        </w:p>
        <w:p w14:paraId="085CEE5F" w14:textId="49227B6E" w:rsidR="0005612E" w:rsidRPr="00251AE3" w:rsidRDefault="0005612E" w:rsidP="00F74708">
          <w:pPr>
            <w:pStyle w:val="TOC2"/>
            <w:rPr>
              <w:rFonts w:eastAsiaTheme="minorEastAsia"/>
              <w:color w:val="auto"/>
              <w:sz w:val="22"/>
              <w:szCs w:val="22"/>
            </w:rPr>
          </w:pPr>
          <w:hyperlink w:anchor="_Toc67153915" w:history="1">
            <w:r w:rsidRPr="00251AE3">
              <w:rPr>
                <w:rStyle w:val="Hyperlink"/>
              </w:rPr>
              <w:t>2.7 Review of Evaluation Metrics for Classification</w:t>
            </w:r>
            <w:r w:rsidRPr="00251AE3">
              <w:rPr>
                <w:webHidden/>
              </w:rPr>
              <w:tab/>
            </w:r>
            <w:r w:rsidRPr="00251AE3">
              <w:rPr>
                <w:webHidden/>
              </w:rPr>
              <w:fldChar w:fldCharType="begin"/>
            </w:r>
            <w:r w:rsidRPr="00251AE3">
              <w:rPr>
                <w:webHidden/>
              </w:rPr>
              <w:instrText xml:space="preserve"> PAGEREF _Toc67153915 \h </w:instrText>
            </w:r>
            <w:r w:rsidRPr="00251AE3">
              <w:rPr>
                <w:webHidden/>
              </w:rPr>
            </w:r>
            <w:r w:rsidRPr="00251AE3">
              <w:rPr>
                <w:webHidden/>
              </w:rPr>
              <w:fldChar w:fldCharType="separate"/>
            </w:r>
            <w:r w:rsidRPr="00251AE3">
              <w:rPr>
                <w:webHidden/>
              </w:rPr>
              <w:t>16</w:t>
            </w:r>
            <w:r w:rsidRPr="00251AE3">
              <w:rPr>
                <w:webHidden/>
              </w:rPr>
              <w:fldChar w:fldCharType="end"/>
            </w:r>
          </w:hyperlink>
        </w:p>
        <w:p w14:paraId="70316F0D" w14:textId="24422702" w:rsidR="0005612E" w:rsidRPr="00251AE3" w:rsidRDefault="0005612E" w:rsidP="00F74708">
          <w:pPr>
            <w:pStyle w:val="TOC2"/>
            <w:rPr>
              <w:rFonts w:eastAsiaTheme="minorEastAsia"/>
              <w:color w:val="auto"/>
              <w:sz w:val="22"/>
              <w:szCs w:val="22"/>
            </w:rPr>
          </w:pPr>
          <w:hyperlink w:anchor="_Toc67153916" w:history="1">
            <w:r w:rsidRPr="00251AE3">
              <w:rPr>
                <w:rStyle w:val="Hyperlink"/>
              </w:rPr>
              <w:t>2.8 Related Research on Customer Churn Prediction</w:t>
            </w:r>
            <w:r w:rsidRPr="00251AE3">
              <w:rPr>
                <w:webHidden/>
              </w:rPr>
              <w:tab/>
            </w:r>
            <w:r w:rsidRPr="00251AE3">
              <w:rPr>
                <w:webHidden/>
              </w:rPr>
              <w:fldChar w:fldCharType="begin"/>
            </w:r>
            <w:r w:rsidRPr="00251AE3">
              <w:rPr>
                <w:webHidden/>
              </w:rPr>
              <w:instrText xml:space="preserve"> PAGEREF _Toc67153916 \h </w:instrText>
            </w:r>
            <w:r w:rsidRPr="00251AE3">
              <w:rPr>
                <w:webHidden/>
              </w:rPr>
            </w:r>
            <w:r w:rsidRPr="00251AE3">
              <w:rPr>
                <w:webHidden/>
              </w:rPr>
              <w:fldChar w:fldCharType="separate"/>
            </w:r>
            <w:r w:rsidRPr="00251AE3">
              <w:rPr>
                <w:webHidden/>
              </w:rPr>
              <w:t>17</w:t>
            </w:r>
            <w:r w:rsidRPr="00251AE3">
              <w:rPr>
                <w:webHidden/>
              </w:rPr>
              <w:fldChar w:fldCharType="end"/>
            </w:r>
          </w:hyperlink>
        </w:p>
        <w:p w14:paraId="337E3CEF" w14:textId="318F0342" w:rsidR="0005612E" w:rsidRPr="00251AE3" w:rsidRDefault="0005612E" w:rsidP="00F74708">
          <w:pPr>
            <w:pStyle w:val="TOC2"/>
            <w:rPr>
              <w:rFonts w:eastAsiaTheme="minorEastAsia"/>
              <w:color w:val="auto"/>
              <w:sz w:val="22"/>
              <w:szCs w:val="22"/>
            </w:rPr>
          </w:pPr>
          <w:hyperlink w:anchor="_Toc67153917" w:history="1">
            <w:r w:rsidRPr="00251AE3">
              <w:rPr>
                <w:rStyle w:val="Hyperlink"/>
              </w:rPr>
              <w:t>2.9 Discussion</w:t>
            </w:r>
            <w:r w:rsidRPr="00251AE3">
              <w:rPr>
                <w:webHidden/>
              </w:rPr>
              <w:tab/>
            </w:r>
            <w:r w:rsidRPr="00251AE3">
              <w:rPr>
                <w:webHidden/>
              </w:rPr>
              <w:fldChar w:fldCharType="begin"/>
            </w:r>
            <w:r w:rsidRPr="00251AE3">
              <w:rPr>
                <w:webHidden/>
              </w:rPr>
              <w:instrText xml:space="preserve"> PAGEREF _Toc67153917 \h </w:instrText>
            </w:r>
            <w:r w:rsidRPr="00251AE3">
              <w:rPr>
                <w:webHidden/>
              </w:rPr>
            </w:r>
            <w:r w:rsidRPr="00251AE3">
              <w:rPr>
                <w:webHidden/>
              </w:rPr>
              <w:fldChar w:fldCharType="separate"/>
            </w:r>
            <w:r w:rsidRPr="00251AE3">
              <w:rPr>
                <w:webHidden/>
              </w:rPr>
              <w:t>21</w:t>
            </w:r>
            <w:r w:rsidRPr="00251AE3">
              <w:rPr>
                <w:webHidden/>
              </w:rPr>
              <w:fldChar w:fldCharType="end"/>
            </w:r>
          </w:hyperlink>
        </w:p>
        <w:p w14:paraId="0CF4765E" w14:textId="0C3A2755" w:rsidR="0005612E" w:rsidRPr="00251AE3" w:rsidRDefault="0005612E" w:rsidP="00F74708">
          <w:pPr>
            <w:pStyle w:val="TOC2"/>
            <w:rPr>
              <w:rFonts w:eastAsiaTheme="minorEastAsia"/>
              <w:color w:val="auto"/>
              <w:sz w:val="22"/>
              <w:szCs w:val="22"/>
            </w:rPr>
          </w:pPr>
          <w:hyperlink w:anchor="_Toc67153918" w:history="1">
            <w:r w:rsidRPr="00251AE3">
              <w:rPr>
                <w:rStyle w:val="Hyperlink"/>
              </w:rPr>
              <w:t>2.10 Summary</w:t>
            </w:r>
            <w:r w:rsidRPr="00251AE3">
              <w:rPr>
                <w:webHidden/>
              </w:rPr>
              <w:tab/>
            </w:r>
            <w:r w:rsidRPr="00251AE3">
              <w:rPr>
                <w:webHidden/>
              </w:rPr>
              <w:fldChar w:fldCharType="begin"/>
            </w:r>
            <w:r w:rsidRPr="00251AE3">
              <w:rPr>
                <w:webHidden/>
              </w:rPr>
              <w:instrText xml:space="preserve"> PAGEREF _Toc67153918 \h </w:instrText>
            </w:r>
            <w:r w:rsidRPr="00251AE3">
              <w:rPr>
                <w:webHidden/>
              </w:rPr>
            </w:r>
            <w:r w:rsidRPr="00251AE3">
              <w:rPr>
                <w:webHidden/>
              </w:rPr>
              <w:fldChar w:fldCharType="separate"/>
            </w:r>
            <w:r w:rsidRPr="00251AE3">
              <w:rPr>
                <w:webHidden/>
              </w:rPr>
              <w:t>21</w:t>
            </w:r>
            <w:r w:rsidRPr="00251AE3">
              <w:rPr>
                <w:webHidden/>
              </w:rPr>
              <w:fldChar w:fldCharType="end"/>
            </w:r>
          </w:hyperlink>
        </w:p>
        <w:p w14:paraId="196DA9F3" w14:textId="5C7BE1E4" w:rsidR="0005612E" w:rsidRPr="00251AE3" w:rsidRDefault="0005612E" w:rsidP="00F74708">
          <w:pPr>
            <w:pStyle w:val="TOC1"/>
            <w:rPr>
              <w:rFonts w:eastAsiaTheme="minorEastAsia"/>
              <w:color w:val="auto"/>
              <w:sz w:val="22"/>
              <w:szCs w:val="22"/>
            </w:rPr>
          </w:pPr>
          <w:hyperlink w:anchor="_Toc67153919" w:history="1">
            <w:r w:rsidRPr="00251AE3">
              <w:rPr>
                <w:rStyle w:val="Hyperlink"/>
              </w:rPr>
              <w:t>CHAPTER 3: RESEARCH METHODOLOGY</w:t>
            </w:r>
            <w:r w:rsidRPr="00251AE3">
              <w:rPr>
                <w:webHidden/>
              </w:rPr>
              <w:tab/>
            </w:r>
            <w:r w:rsidRPr="00251AE3">
              <w:rPr>
                <w:webHidden/>
              </w:rPr>
              <w:fldChar w:fldCharType="begin"/>
            </w:r>
            <w:r w:rsidRPr="00251AE3">
              <w:rPr>
                <w:webHidden/>
              </w:rPr>
              <w:instrText xml:space="preserve"> PAGEREF _Toc67153919 \h </w:instrText>
            </w:r>
            <w:r w:rsidRPr="00251AE3">
              <w:rPr>
                <w:webHidden/>
              </w:rPr>
            </w:r>
            <w:r w:rsidRPr="00251AE3">
              <w:rPr>
                <w:webHidden/>
              </w:rPr>
              <w:fldChar w:fldCharType="separate"/>
            </w:r>
            <w:r w:rsidRPr="00251AE3">
              <w:rPr>
                <w:webHidden/>
              </w:rPr>
              <w:t>22</w:t>
            </w:r>
            <w:r w:rsidRPr="00251AE3">
              <w:rPr>
                <w:webHidden/>
              </w:rPr>
              <w:fldChar w:fldCharType="end"/>
            </w:r>
          </w:hyperlink>
        </w:p>
        <w:p w14:paraId="1F1D92CA" w14:textId="402417A7" w:rsidR="0005612E" w:rsidRPr="00251AE3" w:rsidRDefault="0005612E" w:rsidP="00F74708">
          <w:pPr>
            <w:pStyle w:val="TOC2"/>
            <w:rPr>
              <w:rFonts w:eastAsiaTheme="minorEastAsia"/>
              <w:color w:val="auto"/>
              <w:sz w:val="22"/>
              <w:szCs w:val="22"/>
            </w:rPr>
          </w:pPr>
          <w:hyperlink w:anchor="_Toc67153920" w:history="1">
            <w:r w:rsidRPr="00251AE3">
              <w:rPr>
                <w:rStyle w:val="Hyperlink"/>
              </w:rPr>
              <w:t>3.1 Introduction</w:t>
            </w:r>
            <w:r w:rsidRPr="00251AE3">
              <w:rPr>
                <w:webHidden/>
              </w:rPr>
              <w:tab/>
            </w:r>
            <w:r w:rsidRPr="00251AE3">
              <w:rPr>
                <w:webHidden/>
              </w:rPr>
              <w:fldChar w:fldCharType="begin"/>
            </w:r>
            <w:r w:rsidRPr="00251AE3">
              <w:rPr>
                <w:webHidden/>
              </w:rPr>
              <w:instrText xml:space="preserve"> PAGEREF _Toc67153920 \h </w:instrText>
            </w:r>
            <w:r w:rsidRPr="00251AE3">
              <w:rPr>
                <w:webHidden/>
              </w:rPr>
            </w:r>
            <w:r w:rsidRPr="00251AE3">
              <w:rPr>
                <w:webHidden/>
              </w:rPr>
              <w:fldChar w:fldCharType="separate"/>
            </w:r>
            <w:r w:rsidRPr="00251AE3">
              <w:rPr>
                <w:webHidden/>
              </w:rPr>
              <w:t>22</w:t>
            </w:r>
            <w:r w:rsidRPr="00251AE3">
              <w:rPr>
                <w:webHidden/>
              </w:rPr>
              <w:fldChar w:fldCharType="end"/>
            </w:r>
          </w:hyperlink>
        </w:p>
        <w:p w14:paraId="4C951C1C" w14:textId="21518E52" w:rsidR="0005612E" w:rsidRPr="00251AE3" w:rsidRDefault="0005612E" w:rsidP="00F74708">
          <w:pPr>
            <w:pStyle w:val="TOC3"/>
            <w:rPr>
              <w:rFonts w:eastAsiaTheme="minorEastAsia"/>
              <w:color w:val="auto"/>
              <w:sz w:val="22"/>
              <w:szCs w:val="22"/>
            </w:rPr>
          </w:pPr>
          <w:hyperlink w:anchor="_Toc67153921" w:history="1">
            <w:r w:rsidRPr="00251AE3">
              <w:rPr>
                <w:rStyle w:val="Hyperlink"/>
              </w:rPr>
              <w:t>3.1.1 Business Understanding</w:t>
            </w:r>
            <w:r w:rsidRPr="00251AE3">
              <w:rPr>
                <w:webHidden/>
              </w:rPr>
              <w:tab/>
            </w:r>
            <w:r w:rsidRPr="00251AE3">
              <w:rPr>
                <w:webHidden/>
              </w:rPr>
              <w:fldChar w:fldCharType="begin"/>
            </w:r>
            <w:r w:rsidRPr="00251AE3">
              <w:rPr>
                <w:webHidden/>
              </w:rPr>
              <w:instrText xml:space="preserve"> PAGEREF _Toc67153921 \h </w:instrText>
            </w:r>
            <w:r w:rsidRPr="00251AE3">
              <w:rPr>
                <w:webHidden/>
              </w:rPr>
            </w:r>
            <w:r w:rsidRPr="00251AE3">
              <w:rPr>
                <w:webHidden/>
              </w:rPr>
              <w:fldChar w:fldCharType="separate"/>
            </w:r>
            <w:r w:rsidRPr="00251AE3">
              <w:rPr>
                <w:webHidden/>
              </w:rPr>
              <w:t>22</w:t>
            </w:r>
            <w:r w:rsidRPr="00251AE3">
              <w:rPr>
                <w:webHidden/>
              </w:rPr>
              <w:fldChar w:fldCharType="end"/>
            </w:r>
          </w:hyperlink>
        </w:p>
        <w:p w14:paraId="0F643804" w14:textId="61B47D40" w:rsidR="0005612E" w:rsidRPr="00251AE3" w:rsidRDefault="0005612E" w:rsidP="00F74708">
          <w:pPr>
            <w:pStyle w:val="TOC3"/>
            <w:rPr>
              <w:rFonts w:eastAsiaTheme="minorEastAsia"/>
              <w:color w:val="auto"/>
              <w:sz w:val="22"/>
              <w:szCs w:val="22"/>
            </w:rPr>
          </w:pPr>
          <w:hyperlink w:anchor="_Toc67153922" w:history="1">
            <w:r w:rsidRPr="00251AE3">
              <w:rPr>
                <w:rStyle w:val="Hyperlink"/>
              </w:rPr>
              <w:t>3.1.2 Data Understanding</w:t>
            </w:r>
            <w:r w:rsidRPr="00251AE3">
              <w:rPr>
                <w:webHidden/>
              </w:rPr>
              <w:tab/>
            </w:r>
            <w:r w:rsidRPr="00251AE3">
              <w:rPr>
                <w:webHidden/>
              </w:rPr>
              <w:fldChar w:fldCharType="begin"/>
            </w:r>
            <w:r w:rsidRPr="00251AE3">
              <w:rPr>
                <w:webHidden/>
              </w:rPr>
              <w:instrText xml:space="preserve"> PAGEREF _Toc67153922 \h </w:instrText>
            </w:r>
            <w:r w:rsidRPr="00251AE3">
              <w:rPr>
                <w:webHidden/>
              </w:rPr>
            </w:r>
            <w:r w:rsidRPr="00251AE3">
              <w:rPr>
                <w:webHidden/>
              </w:rPr>
              <w:fldChar w:fldCharType="separate"/>
            </w:r>
            <w:r w:rsidRPr="00251AE3">
              <w:rPr>
                <w:webHidden/>
              </w:rPr>
              <w:t>23</w:t>
            </w:r>
            <w:r w:rsidRPr="00251AE3">
              <w:rPr>
                <w:webHidden/>
              </w:rPr>
              <w:fldChar w:fldCharType="end"/>
            </w:r>
          </w:hyperlink>
        </w:p>
        <w:p w14:paraId="12C59CC4" w14:textId="7BE8F4C8" w:rsidR="0005612E" w:rsidRPr="00251AE3" w:rsidRDefault="0005612E" w:rsidP="00F74708">
          <w:pPr>
            <w:pStyle w:val="TOC2"/>
            <w:rPr>
              <w:rFonts w:eastAsiaTheme="minorEastAsia"/>
              <w:color w:val="auto"/>
              <w:sz w:val="22"/>
              <w:szCs w:val="22"/>
            </w:rPr>
          </w:pPr>
          <w:hyperlink w:anchor="_Toc67153923" w:history="1">
            <w:r w:rsidRPr="00251AE3">
              <w:rPr>
                <w:rStyle w:val="Hyperlink"/>
              </w:rPr>
              <w:t>3.2 Research Methodology</w:t>
            </w:r>
            <w:r w:rsidRPr="00251AE3">
              <w:rPr>
                <w:webHidden/>
              </w:rPr>
              <w:tab/>
            </w:r>
            <w:r w:rsidRPr="00251AE3">
              <w:rPr>
                <w:webHidden/>
              </w:rPr>
              <w:fldChar w:fldCharType="begin"/>
            </w:r>
            <w:r w:rsidRPr="00251AE3">
              <w:rPr>
                <w:webHidden/>
              </w:rPr>
              <w:instrText xml:space="preserve"> PAGEREF _Toc67153923 \h </w:instrText>
            </w:r>
            <w:r w:rsidRPr="00251AE3">
              <w:rPr>
                <w:webHidden/>
              </w:rPr>
            </w:r>
            <w:r w:rsidRPr="00251AE3">
              <w:rPr>
                <w:webHidden/>
              </w:rPr>
              <w:fldChar w:fldCharType="separate"/>
            </w:r>
            <w:r w:rsidRPr="00251AE3">
              <w:rPr>
                <w:webHidden/>
              </w:rPr>
              <w:t>26</w:t>
            </w:r>
            <w:r w:rsidRPr="00251AE3">
              <w:rPr>
                <w:webHidden/>
              </w:rPr>
              <w:fldChar w:fldCharType="end"/>
            </w:r>
          </w:hyperlink>
        </w:p>
        <w:p w14:paraId="421BBE3B" w14:textId="589C2191" w:rsidR="0005612E" w:rsidRPr="00251AE3" w:rsidRDefault="0005612E" w:rsidP="00F74708">
          <w:pPr>
            <w:pStyle w:val="TOC3"/>
            <w:rPr>
              <w:rFonts w:eastAsiaTheme="minorEastAsia"/>
              <w:color w:val="auto"/>
              <w:sz w:val="22"/>
              <w:szCs w:val="22"/>
            </w:rPr>
          </w:pPr>
          <w:hyperlink w:anchor="_Toc67153924" w:history="1">
            <w:r w:rsidRPr="00251AE3">
              <w:rPr>
                <w:rStyle w:val="Hyperlink"/>
              </w:rPr>
              <w:t>3.2.1 Data Selection</w:t>
            </w:r>
            <w:r w:rsidRPr="00251AE3">
              <w:rPr>
                <w:webHidden/>
              </w:rPr>
              <w:tab/>
            </w:r>
            <w:r w:rsidRPr="00251AE3">
              <w:rPr>
                <w:webHidden/>
              </w:rPr>
              <w:fldChar w:fldCharType="begin"/>
            </w:r>
            <w:r w:rsidRPr="00251AE3">
              <w:rPr>
                <w:webHidden/>
              </w:rPr>
              <w:instrText xml:space="preserve"> PAGEREF _Toc67153924 \h </w:instrText>
            </w:r>
            <w:r w:rsidRPr="00251AE3">
              <w:rPr>
                <w:webHidden/>
              </w:rPr>
            </w:r>
            <w:r w:rsidRPr="00251AE3">
              <w:rPr>
                <w:webHidden/>
              </w:rPr>
              <w:fldChar w:fldCharType="separate"/>
            </w:r>
            <w:r w:rsidRPr="00251AE3">
              <w:rPr>
                <w:webHidden/>
              </w:rPr>
              <w:t>26</w:t>
            </w:r>
            <w:r w:rsidRPr="00251AE3">
              <w:rPr>
                <w:webHidden/>
              </w:rPr>
              <w:fldChar w:fldCharType="end"/>
            </w:r>
          </w:hyperlink>
        </w:p>
        <w:p w14:paraId="3D5DABA9" w14:textId="6845B201" w:rsidR="0005612E" w:rsidRPr="00251AE3" w:rsidRDefault="0005612E" w:rsidP="00F74708">
          <w:pPr>
            <w:pStyle w:val="TOC3"/>
            <w:rPr>
              <w:rFonts w:eastAsiaTheme="minorEastAsia"/>
              <w:color w:val="auto"/>
              <w:sz w:val="22"/>
              <w:szCs w:val="22"/>
            </w:rPr>
          </w:pPr>
          <w:hyperlink w:anchor="_Toc67153925" w:history="1">
            <w:r w:rsidRPr="00251AE3">
              <w:rPr>
                <w:rStyle w:val="Hyperlink"/>
              </w:rPr>
              <w:t>3.2.2 Data Pre-Processing</w:t>
            </w:r>
            <w:r w:rsidRPr="00251AE3">
              <w:rPr>
                <w:webHidden/>
              </w:rPr>
              <w:tab/>
            </w:r>
            <w:r w:rsidRPr="00251AE3">
              <w:rPr>
                <w:webHidden/>
              </w:rPr>
              <w:fldChar w:fldCharType="begin"/>
            </w:r>
            <w:r w:rsidRPr="00251AE3">
              <w:rPr>
                <w:webHidden/>
              </w:rPr>
              <w:instrText xml:space="preserve"> PAGEREF _Toc67153925 \h </w:instrText>
            </w:r>
            <w:r w:rsidRPr="00251AE3">
              <w:rPr>
                <w:webHidden/>
              </w:rPr>
            </w:r>
            <w:r w:rsidRPr="00251AE3">
              <w:rPr>
                <w:webHidden/>
              </w:rPr>
              <w:fldChar w:fldCharType="separate"/>
            </w:r>
            <w:r w:rsidRPr="00251AE3">
              <w:rPr>
                <w:webHidden/>
              </w:rPr>
              <w:t>26</w:t>
            </w:r>
            <w:r w:rsidRPr="00251AE3">
              <w:rPr>
                <w:webHidden/>
              </w:rPr>
              <w:fldChar w:fldCharType="end"/>
            </w:r>
          </w:hyperlink>
        </w:p>
        <w:p w14:paraId="4D8F3E26" w14:textId="72B4CEBB" w:rsidR="0005612E" w:rsidRPr="00251AE3" w:rsidRDefault="0005612E" w:rsidP="00F74708">
          <w:pPr>
            <w:pStyle w:val="TOC3"/>
            <w:rPr>
              <w:rFonts w:eastAsiaTheme="minorEastAsia"/>
              <w:color w:val="auto"/>
              <w:sz w:val="22"/>
              <w:szCs w:val="22"/>
            </w:rPr>
          </w:pPr>
          <w:hyperlink w:anchor="_Toc67153926" w:history="1">
            <w:r w:rsidRPr="00251AE3">
              <w:rPr>
                <w:rStyle w:val="Hyperlink"/>
              </w:rPr>
              <w:t>3.2.3 Data Transformation (</w:t>
            </w:r>
            <w:r w:rsidRPr="00251AE3">
              <w:rPr>
                <w:rStyle w:val="Hyperlink"/>
                <w:highlight w:val="yellow"/>
              </w:rPr>
              <w:t>Feature Engineering</w:t>
            </w:r>
            <w:r w:rsidRPr="00251AE3">
              <w:rPr>
                <w:rStyle w:val="Hyperlink"/>
              </w:rPr>
              <w:t>)</w:t>
            </w:r>
            <w:r w:rsidRPr="00251AE3">
              <w:rPr>
                <w:webHidden/>
              </w:rPr>
              <w:tab/>
            </w:r>
            <w:r w:rsidRPr="00251AE3">
              <w:rPr>
                <w:webHidden/>
              </w:rPr>
              <w:fldChar w:fldCharType="begin"/>
            </w:r>
            <w:r w:rsidRPr="00251AE3">
              <w:rPr>
                <w:webHidden/>
              </w:rPr>
              <w:instrText xml:space="preserve"> PAGEREF _Toc67153926 \h </w:instrText>
            </w:r>
            <w:r w:rsidRPr="00251AE3">
              <w:rPr>
                <w:webHidden/>
              </w:rPr>
            </w:r>
            <w:r w:rsidRPr="00251AE3">
              <w:rPr>
                <w:webHidden/>
              </w:rPr>
              <w:fldChar w:fldCharType="separate"/>
            </w:r>
            <w:r w:rsidRPr="00251AE3">
              <w:rPr>
                <w:webHidden/>
              </w:rPr>
              <w:t>27</w:t>
            </w:r>
            <w:r w:rsidRPr="00251AE3">
              <w:rPr>
                <w:webHidden/>
              </w:rPr>
              <w:fldChar w:fldCharType="end"/>
            </w:r>
          </w:hyperlink>
        </w:p>
        <w:p w14:paraId="0B5003C9" w14:textId="663E36F6" w:rsidR="0005612E" w:rsidRPr="00251AE3" w:rsidRDefault="0005612E" w:rsidP="00F74708">
          <w:pPr>
            <w:pStyle w:val="TOC3"/>
            <w:rPr>
              <w:rFonts w:eastAsiaTheme="minorEastAsia"/>
              <w:color w:val="auto"/>
              <w:sz w:val="22"/>
              <w:szCs w:val="22"/>
            </w:rPr>
          </w:pPr>
          <w:hyperlink w:anchor="_Toc67153927" w:history="1">
            <w:r w:rsidRPr="00251AE3">
              <w:rPr>
                <w:rStyle w:val="Hyperlink"/>
              </w:rPr>
              <w:t>3.2.4 Data Visualization</w:t>
            </w:r>
            <w:r w:rsidRPr="00251AE3">
              <w:rPr>
                <w:webHidden/>
              </w:rPr>
              <w:tab/>
            </w:r>
            <w:r w:rsidRPr="00251AE3">
              <w:rPr>
                <w:webHidden/>
              </w:rPr>
              <w:fldChar w:fldCharType="begin"/>
            </w:r>
            <w:r w:rsidRPr="00251AE3">
              <w:rPr>
                <w:webHidden/>
              </w:rPr>
              <w:instrText xml:space="preserve"> PAGEREF _Toc67153927 \h </w:instrText>
            </w:r>
            <w:r w:rsidRPr="00251AE3">
              <w:rPr>
                <w:webHidden/>
              </w:rPr>
            </w:r>
            <w:r w:rsidRPr="00251AE3">
              <w:rPr>
                <w:webHidden/>
              </w:rPr>
              <w:fldChar w:fldCharType="separate"/>
            </w:r>
            <w:r w:rsidRPr="00251AE3">
              <w:rPr>
                <w:webHidden/>
              </w:rPr>
              <w:t>27</w:t>
            </w:r>
            <w:r w:rsidRPr="00251AE3">
              <w:rPr>
                <w:webHidden/>
              </w:rPr>
              <w:fldChar w:fldCharType="end"/>
            </w:r>
          </w:hyperlink>
        </w:p>
        <w:p w14:paraId="17ADF08B" w14:textId="13B73822" w:rsidR="0005612E" w:rsidRPr="00251AE3" w:rsidRDefault="0005612E" w:rsidP="00F74708">
          <w:pPr>
            <w:pStyle w:val="TOC3"/>
            <w:rPr>
              <w:rFonts w:eastAsiaTheme="minorEastAsia"/>
              <w:color w:val="auto"/>
              <w:sz w:val="22"/>
              <w:szCs w:val="22"/>
            </w:rPr>
          </w:pPr>
          <w:hyperlink w:anchor="_Toc67153928" w:history="1">
            <w:r w:rsidRPr="00251AE3">
              <w:rPr>
                <w:rStyle w:val="Hyperlink"/>
              </w:rPr>
              <w:t>3.2.5 Class Balancing</w:t>
            </w:r>
            <w:r w:rsidRPr="00251AE3">
              <w:rPr>
                <w:webHidden/>
              </w:rPr>
              <w:tab/>
            </w:r>
            <w:r w:rsidRPr="00251AE3">
              <w:rPr>
                <w:webHidden/>
              </w:rPr>
              <w:fldChar w:fldCharType="begin"/>
            </w:r>
            <w:r w:rsidRPr="00251AE3">
              <w:rPr>
                <w:webHidden/>
              </w:rPr>
              <w:instrText xml:space="preserve"> PAGEREF _Toc67153928 \h </w:instrText>
            </w:r>
            <w:r w:rsidRPr="00251AE3">
              <w:rPr>
                <w:webHidden/>
              </w:rPr>
            </w:r>
            <w:r w:rsidRPr="00251AE3">
              <w:rPr>
                <w:webHidden/>
              </w:rPr>
              <w:fldChar w:fldCharType="separate"/>
            </w:r>
            <w:r w:rsidRPr="00251AE3">
              <w:rPr>
                <w:webHidden/>
              </w:rPr>
              <w:t>27</w:t>
            </w:r>
            <w:r w:rsidRPr="00251AE3">
              <w:rPr>
                <w:webHidden/>
              </w:rPr>
              <w:fldChar w:fldCharType="end"/>
            </w:r>
          </w:hyperlink>
        </w:p>
        <w:p w14:paraId="06F1B2A8" w14:textId="5D23E430" w:rsidR="0005612E" w:rsidRPr="00251AE3" w:rsidRDefault="0005612E" w:rsidP="00F74708">
          <w:pPr>
            <w:pStyle w:val="TOC3"/>
            <w:rPr>
              <w:rFonts w:eastAsiaTheme="minorEastAsia"/>
              <w:color w:val="auto"/>
              <w:sz w:val="22"/>
              <w:szCs w:val="22"/>
            </w:rPr>
          </w:pPr>
          <w:hyperlink w:anchor="_Toc67153929" w:history="1">
            <w:r w:rsidRPr="00251AE3">
              <w:rPr>
                <w:rStyle w:val="Hyperlink"/>
              </w:rPr>
              <w:t>3.2.6 Model Building</w:t>
            </w:r>
            <w:r w:rsidRPr="00251AE3">
              <w:rPr>
                <w:webHidden/>
              </w:rPr>
              <w:tab/>
            </w:r>
            <w:r w:rsidRPr="00251AE3">
              <w:rPr>
                <w:webHidden/>
              </w:rPr>
              <w:fldChar w:fldCharType="begin"/>
            </w:r>
            <w:r w:rsidRPr="00251AE3">
              <w:rPr>
                <w:webHidden/>
              </w:rPr>
              <w:instrText xml:space="preserve"> PAGEREF _Toc67153929 \h </w:instrText>
            </w:r>
            <w:r w:rsidRPr="00251AE3">
              <w:rPr>
                <w:webHidden/>
              </w:rPr>
            </w:r>
            <w:r w:rsidRPr="00251AE3">
              <w:rPr>
                <w:webHidden/>
              </w:rPr>
              <w:fldChar w:fldCharType="separate"/>
            </w:r>
            <w:r w:rsidRPr="00251AE3">
              <w:rPr>
                <w:webHidden/>
              </w:rPr>
              <w:t>28</w:t>
            </w:r>
            <w:r w:rsidRPr="00251AE3">
              <w:rPr>
                <w:webHidden/>
              </w:rPr>
              <w:fldChar w:fldCharType="end"/>
            </w:r>
          </w:hyperlink>
        </w:p>
        <w:p w14:paraId="015F8651" w14:textId="442D7A6B" w:rsidR="0005612E" w:rsidRPr="00251AE3" w:rsidRDefault="0005612E" w:rsidP="00F74708">
          <w:pPr>
            <w:pStyle w:val="TOC3"/>
            <w:rPr>
              <w:rFonts w:eastAsiaTheme="minorEastAsia"/>
              <w:color w:val="auto"/>
              <w:sz w:val="22"/>
              <w:szCs w:val="22"/>
            </w:rPr>
          </w:pPr>
          <w:hyperlink w:anchor="_Toc67153930" w:history="1">
            <w:r w:rsidRPr="00251AE3">
              <w:rPr>
                <w:rStyle w:val="Hyperlink"/>
              </w:rPr>
              <w:t>3.2.7 Model Evaluation</w:t>
            </w:r>
            <w:r w:rsidRPr="00251AE3">
              <w:rPr>
                <w:webHidden/>
              </w:rPr>
              <w:tab/>
            </w:r>
            <w:r w:rsidRPr="00251AE3">
              <w:rPr>
                <w:webHidden/>
              </w:rPr>
              <w:fldChar w:fldCharType="begin"/>
            </w:r>
            <w:r w:rsidRPr="00251AE3">
              <w:rPr>
                <w:webHidden/>
              </w:rPr>
              <w:instrText xml:space="preserve"> PAGEREF _Toc67153930 \h </w:instrText>
            </w:r>
            <w:r w:rsidRPr="00251AE3">
              <w:rPr>
                <w:webHidden/>
              </w:rPr>
            </w:r>
            <w:r w:rsidRPr="00251AE3">
              <w:rPr>
                <w:webHidden/>
              </w:rPr>
              <w:fldChar w:fldCharType="separate"/>
            </w:r>
            <w:r w:rsidRPr="00251AE3">
              <w:rPr>
                <w:webHidden/>
              </w:rPr>
              <w:t>31</w:t>
            </w:r>
            <w:r w:rsidRPr="00251AE3">
              <w:rPr>
                <w:webHidden/>
              </w:rPr>
              <w:fldChar w:fldCharType="end"/>
            </w:r>
          </w:hyperlink>
        </w:p>
        <w:p w14:paraId="48B07624" w14:textId="11828D4C" w:rsidR="0005612E" w:rsidRPr="00251AE3" w:rsidRDefault="0005612E" w:rsidP="00F74708">
          <w:pPr>
            <w:pStyle w:val="TOC3"/>
            <w:rPr>
              <w:rFonts w:eastAsiaTheme="minorEastAsia"/>
              <w:color w:val="auto"/>
              <w:sz w:val="22"/>
              <w:szCs w:val="22"/>
            </w:rPr>
          </w:pPr>
          <w:hyperlink w:anchor="_Toc67153931" w:history="1">
            <w:r w:rsidRPr="00251AE3">
              <w:rPr>
                <w:rStyle w:val="Hyperlink"/>
              </w:rPr>
              <w:t>3.2.8 Model Deployment</w:t>
            </w:r>
            <w:r w:rsidRPr="00251AE3">
              <w:rPr>
                <w:webHidden/>
              </w:rPr>
              <w:tab/>
            </w:r>
            <w:r w:rsidRPr="00251AE3">
              <w:rPr>
                <w:webHidden/>
              </w:rPr>
              <w:fldChar w:fldCharType="begin"/>
            </w:r>
            <w:r w:rsidRPr="00251AE3">
              <w:rPr>
                <w:webHidden/>
              </w:rPr>
              <w:instrText xml:space="preserve"> PAGEREF _Toc67153931 \h </w:instrText>
            </w:r>
            <w:r w:rsidRPr="00251AE3">
              <w:rPr>
                <w:webHidden/>
              </w:rPr>
            </w:r>
            <w:r w:rsidRPr="00251AE3">
              <w:rPr>
                <w:webHidden/>
              </w:rPr>
              <w:fldChar w:fldCharType="separate"/>
            </w:r>
            <w:r w:rsidRPr="00251AE3">
              <w:rPr>
                <w:webHidden/>
              </w:rPr>
              <w:t>32</w:t>
            </w:r>
            <w:r w:rsidRPr="00251AE3">
              <w:rPr>
                <w:webHidden/>
              </w:rPr>
              <w:fldChar w:fldCharType="end"/>
            </w:r>
          </w:hyperlink>
        </w:p>
        <w:p w14:paraId="34B11D12" w14:textId="18EC4E94" w:rsidR="0005612E" w:rsidRPr="00251AE3" w:rsidRDefault="0005612E" w:rsidP="00F74708">
          <w:pPr>
            <w:pStyle w:val="TOC2"/>
            <w:rPr>
              <w:rFonts w:eastAsiaTheme="minorEastAsia"/>
              <w:color w:val="auto"/>
              <w:sz w:val="22"/>
              <w:szCs w:val="22"/>
            </w:rPr>
          </w:pPr>
          <w:hyperlink w:anchor="_Toc67153932" w:history="1">
            <w:r w:rsidRPr="00251AE3">
              <w:rPr>
                <w:rStyle w:val="Hyperlink"/>
              </w:rPr>
              <w:t>3.3 Proposed Model</w:t>
            </w:r>
            <w:r w:rsidRPr="00251AE3">
              <w:rPr>
                <w:webHidden/>
              </w:rPr>
              <w:tab/>
            </w:r>
            <w:r w:rsidRPr="00251AE3">
              <w:rPr>
                <w:webHidden/>
              </w:rPr>
              <w:fldChar w:fldCharType="begin"/>
            </w:r>
            <w:r w:rsidRPr="00251AE3">
              <w:rPr>
                <w:webHidden/>
              </w:rPr>
              <w:instrText xml:space="preserve"> PAGEREF _Toc67153932 \h </w:instrText>
            </w:r>
            <w:r w:rsidRPr="00251AE3">
              <w:rPr>
                <w:webHidden/>
              </w:rPr>
            </w:r>
            <w:r w:rsidRPr="00251AE3">
              <w:rPr>
                <w:webHidden/>
              </w:rPr>
              <w:fldChar w:fldCharType="separate"/>
            </w:r>
            <w:r w:rsidRPr="00251AE3">
              <w:rPr>
                <w:webHidden/>
              </w:rPr>
              <w:t>33</w:t>
            </w:r>
            <w:r w:rsidRPr="00251AE3">
              <w:rPr>
                <w:webHidden/>
              </w:rPr>
              <w:fldChar w:fldCharType="end"/>
            </w:r>
          </w:hyperlink>
        </w:p>
        <w:p w14:paraId="09B50040" w14:textId="5606D0F5" w:rsidR="0005612E" w:rsidRPr="00251AE3" w:rsidRDefault="0005612E" w:rsidP="00F74708">
          <w:pPr>
            <w:pStyle w:val="TOC2"/>
            <w:rPr>
              <w:rFonts w:eastAsiaTheme="minorEastAsia"/>
              <w:color w:val="auto"/>
              <w:sz w:val="22"/>
              <w:szCs w:val="22"/>
            </w:rPr>
          </w:pPr>
          <w:hyperlink w:anchor="_Toc67153933" w:history="1">
            <w:r w:rsidRPr="00251AE3">
              <w:rPr>
                <w:rStyle w:val="Hyperlink"/>
              </w:rPr>
              <w:t>3.4 Summary</w:t>
            </w:r>
            <w:r w:rsidRPr="00251AE3">
              <w:rPr>
                <w:webHidden/>
              </w:rPr>
              <w:tab/>
            </w:r>
            <w:r w:rsidRPr="00251AE3">
              <w:rPr>
                <w:webHidden/>
              </w:rPr>
              <w:fldChar w:fldCharType="begin"/>
            </w:r>
            <w:r w:rsidRPr="00251AE3">
              <w:rPr>
                <w:webHidden/>
              </w:rPr>
              <w:instrText xml:space="preserve"> PAGEREF _Toc67153933 \h </w:instrText>
            </w:r>
            <w:r w:rsidRPr="00251AE3">
              <w:rPr>
                <w:webHidden/>
              </w:rPr>
            </w:r>
            <w:r w:rsidRPr="00251AE3">
              <w:rPr>
                <w:webHidden/>
              </w:rPr>
              <w:fldChar w:fldCharType="separate"/>
            </w:r>
            <w:r w:rsidRPr="00251AE3">
              <w:rPr>
                <w:webHidden/>
              </w:rPr>
              <w:t>33</w:t>
            </w:r>
            <w:r w:rsidRPr="00251AE3">
              <w:rPr>
                <w:webHidden/>
              </w:rPr>
              <w:fldChar w:fldCharType="end"/>
            </w:r>
          </w:hyperlink>
        </w:p>
        <w:p w14:paraId="7FD76060" w14:textId="1C05DB69" w:rsidR="0005612E" w:rsidRPr="00251AE3" w:rsidRDefault="0005612E" w:rsidP="00F74708">
          <w:pPr>
            <w:pStyle w:val="TOC1"/>
            <w:rPr>
              <w:rFonts w:eastAsiaTheme="minorEastAsia"/>
              <w:color w:val="auto"/>
              <w:sz w:val="22"/>
              <w:szCs w:val="22"/>
            </w:rPr>
          </w:pPr>
          <w:hyperlink w:anchor="_Toc67153934" w:history="1">
            <w:r w:rsidRPr="00251AE3">
              <w:rPr>
                <w:rStyle w:val="Hyperlink"/>
              </w:rPr>
              <w:t>REFERENCES</w:t>
            </w:r>
            <w:r w:rsidRPr="00251AE3">
              <w:rPr>
                <w:webHidden/>
              </w:rPr>
              <w:tab/>
            </w:r>
            <w:r w:rsidRPr="00251AE3">
              <w:rPr>
                <w:webHidden/>
              </w:rPr>
              <w:fldChar w:fldCharType="begin"/>
            </w:r>
            <w:r w:rsidRPr="00251AE3">
              <w:rPr>
                <w:webHidden/>
              </w:rPr>
              <w:instrText xml:space="preserve"> PAGEREF _Toc67153934 \h </w:instrText>
            </w:r>
            <w:r w:rsidRPr="00251AE3">
              <w:rPr>
                <w:webHidden/>
              </w:rPr>
            </w:r>
            <w:r w:rsidRPr="00251AE3">
              <w:rPr>
                <w:webHidden/>
              </w:rPr>
              <w:fldChar w:fldCharType="separate"/>
            </w:r>
            <w:r w:rsidRPr="00251AE3">
              <w:rPr>
                <w:webHidden/>
              </w:rPr>
              <w:t>34</w:t>
            </w:r>
            <w:r w:rsidRPr="00251AE3">
              <w:rPr>
                <w:webHidden/>
              </w:rPr>
              <w:fldChar w:fldCharType="end"/>
            </w:r>
          </w:hyperlink>
        </w:p>
        <w:p w14:paraId="04994DDF" w14:textId="305EDF75" w:rsidR="0005612E" w:rsidRPr="00251AE3" w:rsidRDefault="0005612E" w:rsidP="00F74708">
          <w:pPr>
            <w:pStyle w:val="TOC1"/>
            <w:rPr>
              <w:rFonts w:eastAsiaTheme="minorEastAsia"/>
              <w:color w:val="auto"/>
              <w:sz w:val="22"/>
              <w:szCs w:val="22"/>
            </w:rPr>
          </w:pPr>
          <w:hyperlink w:anchor="_Toc67153935" w:history="1">
            <w:r w:rsidRPr="00251AE3">
              <w:rPr>
                <w:rStyle w:val="Hyperlink"/>
              </w:rPr>
              <w:t>APPENDIX A: RESEARCH PLAN</w:t>
            </w:r>
            <w:r w:rsidRPr="00251AE3">
              <w:rPr>
                <w:webHidden/>
              </w:rPr>
              <w:tab/>
            </w:r>
            <w:r w:rsidRPr="00251AE3">
              <w:rPr>
                <w:webHidden/>
              </w:rPr>
              <w:fldChar w:fldCharType="begin"/>
            </w:r>
            <w:r w:rsidRPr="00251AE3">
              <w:rPr>
                <w:webHidden/>
              </w:rPr>
              <w:instrText xml:space="preserve"> PAGEREF _Toc67153935 \h </w:instrText>
            </w:r>
            <w:r w:rsidRPr="00251AE3">
              <w:rPr>
                <w:webHidden/>
              </w:rPr>
            </w:r>
            <w:r w:rsidRPr="00251AE3">
              <w:rPr>
                <w:webHidden/>
              </w:rPr>
              <w:fldChar w:fldCharType="separate"/>
            </w:r>
            <w:r w:rsidRPr="00251AE3">
              <w:rPr>
                <w:webHidden/>
              </w:rPr>
              <w:t>36</w:t>
            </w:r>
            <w:r w:rsidRPr="00251AE3">
              <w:rPr>
                <w:webHidden/>
              </w:rPr>
              <w:fldChar w:fldCharType="end"/>
            </w:r>
          </w:hyperlink>
        </w:p>
        <w:p w14:paraId="084D1565" w14:textId="612FE8F3" w:rsidR="0005612E" w:rsidRPr="00251AE3" w:rsidRDefault="0005612E" w:rsidP="00F74708">
          <w:pPr>
            <w:pStyle w:val="TOC1"/>
            <w:rPr>
              <w:rFonts w:eastAsiaTheme="minorEastAsia"/>
              <w:color w:val="auto"/>
              <w:sz w:val="22"/>
              <w:szCs w:val="22"/>
            </w:rPr>
          </w:pPr>
          <w:hyperlink w:anchor="_Toc67153936" w:history="1">
            <w:r w:rsidRPr="00251AE3">
              <w:rPr>
                <w:rStyle w:val="Hyperlink"/>
              </w:rPr>
              <w:t>APPENDIX B: RESEARCH PROPOSAL</w:t>
            </w:r>
            <w:r w:rsidRPr="00251AE3">
              <w:rPr>
                <w:webHidden/>
              </w:rPr>
              <w:tab/>
            </w:r>
            <w:r w:rsidRPr="00251AE3">
              <w:rPr>
                <w:webHidden/>
              </w:rPr>
              <w:fldChar w:fldCharType="begin"/>
            </w:r>
            <w:r w:rsidRPr="00251AE3">
              <w:rPr>
                <w:webHidden/>
              </w:rPr>
              <w:instrText xml:space="preserve"> PAGEREF _Toc67153936 \h </w:instrText>
            </w:r>
            <w:r w:rsidRPr="00251AE3">
              <w:rPr>
                <w:webHidden/>
              </w:rPr>
            </w:r>
            <w:r w:rsidRPr="00251AE3">
              <w:rPr>
                <w:webHidden/>
              </w:rPr>
              <w:fldChar w:fldCharType="separate"/>
            </w:r>
            <w:r w:rsidRPr="00251AE3">
              <w:rPr>
                <w:webHidden/>
              </w:rPr>
              <w:t>36</w:t>
            </w:r>
            <w:r w:rsidRPr="00251AE3">
              <w:rPr>
                <w:webHidden/>
              </w:rPr>
              <w:fldChar w:fldCharType="end"/>
            </w:r>
          </w:hyperlink>
        </w:p>
        <w:p w14:paraId="103A6BB5" w14:textId="6E45346C" w:rsidR="0005612E" w:rsidRPr="00251AE3" w:rsidRDefault="0005612E" w:rsidP="00F74708">
          <w:pPr>
            <w:pStyle w:val="TOC1"/>
            <w:rPr>
              <w:rFonts w:eastAsiaTheme="minorEastAsia"/>
              <w:color w:val="auto"/>
              <w:sz w:val="22"/>
              <w:szCs w:val="22"/>
            </w:rPr>
          </w:pPr>
          <w:hyperlink w:anchor="_Toc67153937" w:history="1">
            <w:r w:rsidRPr="00251AE3">
              <w:rPr>
                <w:rStyle w:val="Hyperlink"/>
              </w:rPr>
              <w:t>APPENDIX C: ETHICS FORMS</w:t>
            </w:r>
            <w:r w:rsidRPr="00251AE3">
              <w:rPr>
                <w:webHidden/>
              </w:rPr>
              <w:tab/>
            </w:r>
            <w:r w:rsidRPr="00251AE3">
              <w:rPr>
                <w:webHidden/>
              </w:rPr>
              <w:fldChar w:fldCharType="begin"/>
            </w:r>
            <w:r w:rsidRPr="00251AE3">
              <w:rPr>
                <w:webHidden/>
              </w:rPr>
              <w:instrText xml:space="preserve"> PAGEREF _Toc67153937 \h </w:instrText>
            </w:r>
            <w:r w:rsidRPr="00251AE3">
              <w:rPr>
                <w:webHidden/>
              </w:rPr>
            </w:r>
            <w:r w:rsidRPr="00251AE3">
              <w:rPr>
                <w:webHidden/>
              </w:rPr>
              <w:fldChar w:fldCharType="separate"/>
            </w:r>
            <w:r w:rsidRPr="00251AE3">
              <w:rPr>
                <w:webHidden/>
              </w:rPr>
              <w:t>36</w:t>
            </w:r>
            <w:r w:rsidRPr="00251AE3">
              <w:rPr>
                <w:webHidden/>
              </w:rPr>
              <w:fldChar w:fldCharType="end"/>
            </w:r>
          </w:hyperlink>
        </w:p>
        <w:p w14:paraId="0A6AC618" w14:textId="086DD1D5" w:rsidR="00C152F0" w:rsidRPr="00251AE3" w:rsidRDefault="00C152F0" w:rsidP="00F74708">
          <w:r w:rsidRPr="00251AE3">
            <w:rPr>
              <w:b/>
            </w:rPr>
            <w:fldChar w:fldCharType="end"/>
          </w:r>
        </w:p>
      </w:sdtContent>
    </w:sdt>
    <w:p w14:paraId="3D0C9C9F" w14:textId="77777777" w:rsidR="004F0EF2" w:rsidRPr="00251AE3" w:rsidRDefault="009B0D7D" w:rsidP="00F74708">
      <w:r w:rsidRPr="00251AE3">
        <w:br w:type="page"/>
      </w:r>
    </w:p>
    <w:p w14:paraId="031777C2" w14:textId="155BC350" w:rsidR="00BC39C5" w:rsidRPr="00251AE3" w:rsidRDefault="00AB6C43" w:rsidP="00F74708">
      <w:pPr>
        <w:pStyle w:val="Heading1"/>
      </w:pPr>
      <w:bookmarkStart w:id="9" w:name="abstract"/>
      <w:bookmarkStart w:id="10" w:name="_Toc61617407"/>
      <w:bookmarkStart w:id="11" w:name="_Toc67153892"/>
      <w:r w:rsidRPr="00251AE3">
        <w:lastRenderedPageBreak/>
        <w:t>DEDICATION</w:t>
      </w:r>
      <w:bookmarkEnd w:id="11"/>
    </w:p>
    <w:p w14:paraId="368A1AD1" w14:textId="4486E0AD" w:rsidR="006F3B0F" w:rsidRPr="00251AE3" w:rsidRDefault="00E0717D" w:rsidP="00F74708">
      <w:r w:rsidRPr="00251AE3">
        <w:t>This dissertation is dedicated to my family</w:t>
      </w:r>
      <w:r w:rsidR="005F2020" w:rsidRPr="00251AE3">
        <w:t>, who</w:t>
      </w:r>
      <w:r w:rsidRPr="00251AE3">
        <w:t>se</w:t>
      </w:r>
      <w:r w:rsidR="005F2020" w:rsidRPr="00251AE3">
        <w:t xml:space="preserve"> </w:t>
      </w:r>
      <w:r w:rsidRPr="00251AE3">
        <w:t xml:space="preserve">unyielding love, support and encouragement have inspired me to pursue and complete this research. </w:t>
      </w:r>
    </w:p>
    <w:p w14:paraId="37EA3B94" w14:textId="77777777" w:rsidR="006F3B0F" w:rsidRPr="00251AE3" w:rsidRDefault="006F3B0F" w:rsidP="00F74708">
      <w:r w:rsidRPr="00251AE3">
        <w:br w:type="page"/>
      </w:r>
    </w:p>
    <w:p w14:paraId="18ECC353" w14:textId="2BADFD80" w:rsidR="003C74B3" w:rsidRPr="00251AE3" w:rsidRDefault="00BC39C5" w:rsidP="00F74708">
      <w:pPr>
        <w:pStyle w:val="Heading1"/>
      </w:pPr>
      <w:bookmarkStart w:id="12" w:name="_Toc67153893"/>
      <w:r w:rsidRPr="00251AE3">
        <w:lastRenderedPageBreak/>
        <w:t>A</w:t>
      </w:r>
      <w:r w:rsidR="00635CB3" w:rsidRPr="00251AE3">
        <w:t>CKNOWLEDGEMENTS</w:t>
      </w:r>
      <w:bookmarkEnd w:id="12"/>
    </w:p>
    <w:p w14:paraId="6BDE0955" w14:textId="6F754E76" w:rsidR="00FE5162" w:rsidRPr="00251AE3" w:rsidRDefault="00FE5162" w:rsidP="00F74708">
      <w:pPr>
        <w:pStyle w:val="BodyText"/>
      </w:pPr>
      <w:r w:rsidRPr="00251AE3">
        <w:t xml:space="preserve">I would like to acknowledge Liverpool John Moores </w:t>
      </w:r>
      <w:r w:rsidR="00890257" w:rsidRPr="00251AE3">
        <w:t>U</w:t>
      </w:r>
      <w:r w:rsidRPr="00251AE3">
        <w:t>niversity for the opportunity to learn and obtain a renowned degree.</w:t>
      </w:r>
    </w:p>
    <w:p w14:paraId="3AA1066E" w14:textId="232BC16C" w:rsidR="008C6A04" w:rsidRPr="00251AE3" w:rsidRDefault="00517078" w:rsidP="00F74708">
      <w:pPr>
        <w:pStyle w:val="BodyText"/>
      </w:pPr>
      <w:r w:rsidRPr="00251AE3">
        <w:t>I w</w:t>
      </w:r>
      <w:r w:rsidR="00890257" w:rsidRPr="00251AE3">
        <w:t>ant</w:t>
      </w:r>
      <w:r w:rsidRPr="00251AE3">
        <w:t xml:space="preserve"> to express my </w:t>
      </w:r>
      <w:r w:rsidR="00FE5162" w:rsidRPr="00251AE3">
        <w:t>heartfelt</w:t>
      </w:r>
      <w:r w:rsidRPr="00251AE3">
        <w:t xml:space="preserve"> gratitude to my </w:t>
      </w:r>
      <w:r w:rsidR="008C6A04" w:rsidRPr="00251AE3">
        <w:t>thesis supervisor, Karthick Kaliannan Neelamohan</w:t>
      </w:r>
      <w:r w:rsidR="00890257" w:rsidRPr="00251AE3">
        <w:t>,</w:t>
      </w:r>
      <w:r w:rsidR="00FE5162" w:rsidRPr="00251AE3">
        <w:t xml:space="preserve"> for his invaluable guidance</w:t>
      </w:r>
      <w:r w:rsidR="00153CF6" w:rsidRPr="00251AE3">
        <w:t xml:space="preserve">. He has guided and encouraged me </w:t>
      </w:r>
      <w:r w:rsidR="00FE5162" w:rsidRPr="00251AE3">
        <w:t>to be professional even when the going gets tough</w:t>
      </w:r>
      <w:r w:rsidR="00890257" w:rsidRPr="00251AE3">
        <w:t>,</w:t>
      </w:r>
      <w:r w:rsidR="00FE5162" w:rsidRPr="00251AE3">
        <w:t xml:space="preserve"> and I am fortunate to have him as a mentor.</w:t>
      </w:r>
    </w:p>
    <w:p w14:paraId="03688390" w14:textId="4F442342" w:rsidR="00621D1E" w:rsidRPr="00251AE3" w:rsidRDefault="008B5391" w:rsidP="00F74708">
      <w:pPr>
        <w:pStyle w:val="BodyText"/>
      </w:pPr>
      <w:r w:rsidRPr="00251AE3">
        <w:t xml:space="preserve">I </w:t>
      </w:r>
      <w:r w:rsidR="00890257" w:rsidRPr="00251AE3">
        <w:t>would like</w:t>
      </w:r>
      <w:r w:rsidRPr="00251AE3">
        <w:t xml:space="preserve"> to thank my committee members and mentors from Liverpool John Moores University for their patient advice and guidance through the research process.</w:t>
      </w:r>
      <w:r w:rsidR="00EF3575" w:rsidRPr="00251AE3">
        <w:t xml:space="preserve"> </w:t>
      </w:r>
    </w:p>
    <w:p w14:paraId="487F1804" w14:textId="61D42EBA" w:rsidR="00FE5162" w:rsidRPr="00251AE3" w:rsidRDefault="00FE5162" w:rsidP="00F74708">
      <w:pPr>
        <w:pStyle w:val="BodyText"/>
      </w:pPr>
      <w:r w:rsidRPr="00251AE3">
        <w:t>Finally, I thank my family</w:t>
      </w:r>
      <w:r w:rsidR="00890257" w:rsidRPr="00251AE3">
        <w:t>,</w:t>
      </w:r>
      <w:r w:rsidR="009C5A9C" w:rsidRPr="00251AE3">
        <w:t xml:space="preserve"> who supported me with love and understanding. Without you, I could have never reached this current level of success.</w:t>
      </w:r>
      <w:r w:rsidR="008B5391" w:rsidRPr="00251AE3">
        <w:t xml:space="preserve"> </w:t>
      </w:r>
      <w:r w:rsidR="00FE47CE" w:rsidRPr="00251AE3">
        <w:t>Thank you all for your unwavering support.</w:t>
      </w:r>
    </w:p>
    <w:p w14:paraId="3785BD22" w14:textId="6388FA07" w:rsidR="00BC39C5" w:rsidRPr="00251AE3" w:rsidRDefault="00BC39C5" w:rsidP="00F74708">
      <w:pPr>
        <w:pStyle w:val="BodyText"/>
      </w:pPr>
      <w:r w:rsidRPr="00251AE3">
        <w:br w:type="page"/>
      </w:r>
    </w:p>
    <w:p w14:paraId="3684E379" w14:textId="28A0C35F" w:rsidR="009A5359" w:rsidRPr="00251AE3" w:rsidRDefault="009A5359" w:rsidP="00F74708">
      <w:pPr>
        <w:pStyle w:val="Heading1"/>
      </w:pPr>
      <w:bookmarkStart w:id="13" w:name="_Toc67153894"/>
      <w:r w:rsidRPr="00251AE3">
        <w:lastRenderedPageBreak/>
        <w:t>A</w:t>
      </w:r>
      <w:r w:rsidR="00635CB3" w:rsidRPr="00251AE3">
        <w:t>BSTRACT</w:t>
      </w:r>
      <w:bookmarkEnd w:id="13"/>
    </w:p>
    <w:p w14:paraId="2317768B" w14:textId="0D16C91A" w:rsidR="009A5359" w:rsidRPr="00251AE3" w:rsidRDefault="009A5359" w:rsidP="00F74708">
      <w:pPr>
        <w:pStyle w:val="FirstParagraph"/>
      </w:pPr>
      <w:r w:rsidRPr="00251AE3">
        <w:t>With the advent of increasing competition in various market segments, companies must retain customers to maximi</w:t>
      </w:r>
      <w:r w:rsidR="00890257" w:rsidRPr="00251AE3">
        <w:t>s</w:t>
      </w:r>
      <w:r w:rsidRPr="00251AE3">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251AE3" w:rsidRDefault="009A5359" w:rsidP="00F74708">
      <w:pPr>
        <w:pStyle w:val="BodyText"/>
      </w:pPr>
      <w:r w:rsidRPr="00251AE3">
        <w:t xml:space="preserve">Datasets for customer churn are </w:t>
      </w:r>
      <w:r w:rsidR="00DE413A" w:rsidRPr="00251AE3">
        <w:t>large</w:t>
      </w:r>
      <w:r w:rsidRPr="00251AE3">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251AE3" w:rsidRDefault="009A5359" w:rsidP="00F74708">
      <w:pPr>
        <w:pStyle w:val="BodyText"/>
        <w:rPr>
          <w:iCs/>
        </w:rPr>
      </w:pPr>
      <w:r w:rsidRPr="00251AE3">
        <w:t>Th</w:t>
      </w:r>
      <w:r w:rsidR="00890257" w:rsidRPr="00251AE3">
        <w:t>is research intends</w:t>
      </w:r>
      <w:r w:rsidRPr="00251AE3">
        <w:t xml:space="preserve"> to find the model that can predict churn most accurately and the behaviour patterns that can indicate customer churn. The aim is to predict churn accurately and showcase the variation in performance of various algorithms. </w:t>
      </w:r>
      <w:r w:rsidRPr="00251AE3">
        <w:rPr>
          <w:iCs/>
        </w:rPr>
        <w:t>The dataset to be used for this research paper is the IBM Watson Dataset on customer churn in the Telecom industry.</w:t>
      </w:r>
    </w:p>
    <w:p w14:paraId="1AF100CC" w14:textId="1F6EB896" w:rsidR="000029D9" w:rsidRPr="00251AE3" w:rsidRDefault="000029D9" w:rsidP="00F74708">
      <w:pPr>
        <w:pStyle w:val="BodyText"/>
      </w:pPr>
    </w:p>
    <w:p w14:paraId="75AC1926" w14:textId="3D835F70" w:rsidR="000029D9" w:rsidRPr="00251AE3" w:rsidRDefault="008319DE" w:rsidP="00F74708">
      <w:pPr>
        <w:pStyle w:val="BodyText"/>
      </w:pPr>
      <w:r w:rsidRPr="00251AE3">
        <w:rPr>
          <w:b/>
          <w:i/>
        </w:rPr>
        <w:t>Keywords</w:t>
      </w:r>
      <w:r w:rsidRPr="00251AE3">
        <w:t xml:space="preserve">: Machine Learning, Churn, </w:t>
      </w:r>
      <w:r w:rsidR="00195D63" w:rsidRPr="00251AE3">
        <w:t>Telecom, Attrition, Classification, Data Science</w:t>
      </w:r>
    </w:p>
    <w:p w14:paraId="3EA0B678" w14:textId="77777777" w:rsidR="009A5359" w:rsidRPr="00251AE3" w:rsidRDefault="009A5359" w:rsidP="00F74708">
      <w:pPr>
        <w:rPr>
          <w:rFonts w:eastAsiaTheme="majorEastAsia"/>
          <w:color w:val="345A8A" w:themeColor="accent1" w:themeShade="B5"/>
          <w:sz w:val="32"/>
          <w:szCs w:val="32"/>
        </w:rPr>
      </w:pPr>
      <w:r w:rsidRPr="00251AE3">
        <w:br w:type="page"/>
      </w:r>
    </w:p>
    <w:p w14:paraId="0F1CA1D8" w14:textId="7FC6214E" w:rsidR="00342597" w:rsidRPr="00251AE3" w:rsidRDefault="00342597" w:rsidP="00F74708">
      <w:pPr>
        <w:pStyle w:val="Heading1"/>
      </w:pPr>
      <w:bookmarkStart w:id="14" w:name="_Toc67153895"/>
      <w:r w:rsidRPr="00251AE3">
        <w:lastRenderedPageBreak/>
        <w:t>L</w:t>
      </w:r>
      <w:r w:rsidR="00635CB3" w:rsidRPr="00251AE3">
        <w:t>IST OF TABLES</w:t>
      </w:r>
      <w:bookmarkEnd w:id="14"/>
    </w:p>
    <w:p w14:paraId="4EE3F089" w14:textId="05B606C6" w:rsidR="00B56360" w:rsidRPr="00251AE3" w:rsidRDefault="003C277F" w:rsidP="00F74708">
      <w:pPr>
        <w:pStyle w:val="Heading1"/>
      </w:pPr>
      <w:bookmarkStart w:id="15" w:name="_Toc67153896"/>
      <w:r w:rsidRPr="00251AE3">
        <w:t>L</w:t>
      </w:r>
      <w:r w:rsidR="00635CB3" w:rsidRPr="00251AE3">
        <w:t>IST OF FIGURES</w:t>
      </w:r>
      <w:bookmarkEnd w:id="15"/>
    </w:p>
    <w:p w14:paraId="04F66988" w14:textId="1D2F7DDC" w:rsidR="00CD02CE" w:rsidRPr="00251AE3" w:rsidRDefault="00CD02CE" w:rsidP="00F74708">
      <w:pPr>
        <w:pStyle w:val="Heading1"/>
      </w:pPr>
      <w:bookmarkStart w:id="16" w:name="_Toc67153897"/>
      <w:r w:rsidRPr="00251AE3">
        <w:t>L</w:t>
      </w:r>
      <w:r w:rsidR="00635CB3" w:rsidRPr="00251AE3">
        <w:t>IST OF ABBREVIATIONS</w:t>
      </w:r>
      <w:bookmarkEnd w:id="16"/>
    </w:p>
    <w:tbl>
      <w:tblPr>
        <w:tblW w:w="4780" w:type="dxa"/>
        <w:tblLook w:val="04A0" w:firstRow="1" w:lastRow="0" w:firstColumn="1" w:lastColumn="0" w:noHBand="0" w:noVBand="1"/>
      </w:tblPr>
      <w:tblGrid>
        <w:gridCol w:w="1176"/>
        <w:gridCol w:w="3820"/>
      </w:tblGrid>
      <w:tr w:rsidR="007E4C64" w:rsidRPr="00251AE3"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251AE3" w:rsidRDefault="007E4C64" w:rsidP="00F74708">
            <w:r w:rsidRPr="00251AE3">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251AE3" w:rsidRDefault="007E4C64" w:rsidP="00F74708">
            <w:r w:rsidRPr="00251AE3">
              <w:t>Exploratory Data Analysis</w:t>
            </w:r>
          </w:p>
        </w:tc>
      </w:tr>
      <w:tr w:rsidR="007E4C64" w:rsidRPr="00251AE3"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251AE3" w:rsidRDefault="007E4C64" w:rsidP="00F74708">
            <w:r w:rsidRPr="00251AE3">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251AE3" w:rsidRDefault="007E4C64" w:rsidP="00F74708">
            <w:r w:rsidRPr="00251AE3">
              <w:t>Support Vector Machine</w:t>
            </w:r>
          </w:p>
        </w:tc>
      </w:tr>
      <w:tr w:rsidR="007E4C64" w:rsidRPr="00251AE3"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251AE3" w:rsidRDefault="007E4C64" w:rsidP="00F74708">
            <w:r w:rsidRPr="00251AE3">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251AE3" w:rsidRDefault="007E4C64" w:rsidP="00F74708">
            <w:r w:rsidRPr="00251AE3">
              <w:t>K Nearest Neighbour</w:t>
            </w:r>
          </w:p>
        </w:tc>
      </w:tr>
      <w:tr w:rsidR="007E4C64" w:rsidRPr="00251AE3"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251AE3" w:rsidRDefault="007E4C64" w:rsidP="00F74708">
            <w:r w:rsidRPr="00251AE3">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251AE3" w:rsidRDefault="00A0356A" w:rsidP="00F74708">
            <w:r w:rsidRPr="00251AE3">
              <w:t>A</w:t>
            </w:r>
            <w:r w:rsidR="007E4C64" w:rsidRPr="00251AE3">
              <w:t>rea under ROC Curve</w:t>
            </w:r>
          </w:p>
        </w:tc>
      </w:tr>
      <w:tr w:rsidR="007E4C64" w:rsidRPr="00251AE3"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251AE3" w:rsidRDefault="007E4C64" w:rsidP="00F74708">
            <w:r w:rsidRPr="00251AE3">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251AE3" w:rsidRDefault="007E4C64" w:rsidP="00F74708">
            <w:r w:rsidRPr="00251AE3">
              <w:t>Receiver Operating Characteristics</w:t>
            </w:r>
          </w:p>
        </w:tc>
      </w:tr>
      <w:tr w:rsidR="007E4C64" w:rsidRPr="00251AE3"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251AE3" w:rsidRDefault="007E4C64" w:rsidP="00F74708">
            <w:r w:rsidRPr="00251AE3">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251AE3" w:rsidRDefault="007E4C64" w:rsidP="00F74708">
            <w:r w:rsidRPr="00251AE3">
              <w:t>Extreme Gradient Boosting</w:t>
            </w:r>
          </w:p>
        </w:tc>
      </w:tr>
      <w:tr w:rsidR="00B1647A" w:rsidRPr="00251AE3" w14:paraId="4349ED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251AE3" w:rsidRDefault="00B1647A" w:rsidP="00F74708">
            <w:r w:rsidRPr="00251AE3">
              <w:t>GSA</w:t>
            </w:r>
          </w:p>
        </w:tc>
        <w:tc>
          <w:tcPr>
            <w:tcW w:w="3820" w:type="dxa"/>
            <w:tcBorders>
              <w:top w:val="nil"/>
              <w:left w:val="nil"/>
              <w:bottom w:val="single" w:sz="4" w:space="0" w:color="auto"/>
              <w:right w:val="single" w:sz="4" w:space="0" w:color="auto"/>
            </w:tcBorders>
            <w:shd w:val="clear" w:color="auto" w:fill="auto"/>
            <w:noWrap/>
            <w:vAlign w:val="bottom"/>
          </w:tcPr>
          <w:p w14:paraId="3C131643" w14:textId="0614F3E2" w:rsidR="00B1647A" w:rsidRPr="00251AE3" w:rsidRDefault="00B1647A" w:rsidP="00F74708">
            <w:r w:rsidRPr="00251AE3">
              <w:t>Gravitational Search Algorithm</w:t>
            </w:r>
          </w:p>
        </w:tc>
      </w:tr>
      <w:tr w:rsidR="00D229D8" w:rsidRPr="00251AE3" w14:paraId="0DCFE78C"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251AE3" w:rsidRDefault="00D229D8" w:rsidP="00F74708">
            <w:r w:rsidRPr="00251AE3">
              <w:t>CRM</w:t>
            </w:r>
          </w:p>
        </w:tc>
        <w:tc>
          <w:tcPr>
            <w:tcW w:w="3820" w:type="dxa"/>
            <w:tcBorders>
              <w:top w:val="nil"/>
              <w:left w:val="nil"/>
              <w:bottom w:val="single" w:sz="4" w:space="0" w:color="auto"/>
              <w:right w:val="single" w:sz="4" w:space="0" w:color="auto"/>
            </w:tcBorders>
            <w:shd w:val="clear" w:color="auto" w:fill="auto"/>
            <w:noWrap/>
            <w:vAlign w:val="bottom"/>
          </w:tcPr>
          <w:p w14:paraId="67ED1873" w14:textId="4AB642B4" w:rsidR="00D229D8" w:rsidRPr="00251AE3" w:rsidRDefault="00D229D8" w:rsidP="00F74708">
            <w:r w:rsidRPr="00251AE3">
              <w:t>Customer Relationship Management</w:t>
            </w:r>
          </w:p>
        </w:tc>
      </w:tr>
      <w:tr w:rsidR="007E4C64" w:rsidRPr="00251AE3"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251AE3" w:rsidRDefault="007E4C64" w:rsidP="00F74708">
            <w:r w:rsidRPr="00251AE3">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251AE3" w:rsidRDefault="007E4C64" w:rsidP="00F74708">
            <w:r w:rsidRPr="00251AE3">
              <w:t>Adaptive Boosting</w:t>
            </w:r>
          </w:p>
        </w:tc>
      </w:tr>
    </w:tbl>
    <w:p w14:paraId="358FCBC0" w14:textId="71A89195" w:rsidR="009B0D7D" w:rsidRPr="00251AE3" w:rsidRDefault="009B0D7D" w:rsidP="00F74708">
      <w:pPr>
        <w:rPr>
          <w:rFonts w:eastAsiaTheme="majorEastAsia"/>
          <w:color w:val="345A8A" w:themeColor="accent1" w:themeShade="B5"/>
          <w:sz w:val="32"/>
          <w:szCs w:val="32"/>
        </w:rPr>
      </w:pPr>
      <w:bookmarkStart w:id="17" w:name="introduction"/>
      <w:bookmarkEnd w:id="9"/>
      <w:bookmarkEnd w:id="10"/>
      <w:r w:rsidRPr="00251AE3">
        <w:br w:type="page"/>
      </w:r>
    </w:p>
    <w:p w14:paraId="6524CB3C" w14:textId="7801709E" w:rsidR="00642D74" w:rsidRPr="00251AE3" w:rsidRDefault="003B1F77" w:rsidP="00F74708">
      <w:pPr>
        <w:pStyle w:val="Heading1"/>
      </w:pPr>
      <w:bookmarkStart w:id="18" w:name="background-and-related-research"/>
      <w:bookmarkStart w:id="19" w:name="_Toc67153898"/>
      <w:bookmarkEnd w:id="17"/>
      <w:r w:rsidRPr="00251AE3">
        <w:lastRenderedPageBreak/>
        <w:t>C</w:t>
      </w:r>
      <w:r w:rsidR="00635CB3" w:rsidRPr="00251AE3">
        <w:t>HAPTER</w:t>
      </w:r>
      <w:r w:rsidRPr="00251AE3">
        <w:t xml:space="preserve"> 1</w:t>
      </w:r>
      <w:r w:rsidR="00635CB3" w:rsidRPr="00251AE3">
        <w:t>:</w:t>
      </w:r>
      <w:r w:rsidRPr="00251AE3">
        <w:t xml:space="preserve"> </w:t>
      </w:r>
      <w:r w:rsidR="00635CB3" w:rsidRPr="00251AE3">
        <w:t>INTRODUCTION</w:t>
      </w:r>
      <w:bookmarkEnd w:id="19"/>
    </w:p>
    <w:p w14:paraId="5F58531C" w14:textId="03F324F1" w:rsidR="009F5D56" w:rsidRPr="00251AE3" w:rsidRDefault="00B74F8C" w:rsidP="00F74708">
      <w:pPr>
        <w:rPr>
          <w:rFonts w:eastAsiaTheme="majorEastAsia"/>
          <w:b/>
          <w:bCs/>
          <w:color w:val="4F81BD" w:themeColor="accent1"/>
          <w:sz w:val="32"/>
          <w:szCs w:val="32"/>
        </w:rPr>
      </w:pPr>
      <w:bookmarkStart w:id="20" w:name="_Toc61617410"/>
      <w:r w:rsidRPr="00251AE3">
        <w:t xml:space="preserve">With the increase in the number of options consumers have </w:t>
      </w:r>
      <w:r w:rsidR="00B06647" w:rsidRPr="00251AE3">
        <w:t>in</w:t>
      </w:r>
      <w:r w:rsidRPr="00251AE3">
        <w:t xml:space="preserve"> the </w:t>
      </w:r>
      <w:r w:rsidR="00515313" w:rsidRPr="00251AE3">
        <w:t xml:space="preserve">Digital Age, for a company to be successful, it is </w:t>
      </w:r>
      <w:r w:rsidR="008B3732" w:rsidRPr="00251AE3">
        <w:t>vital</w:t>
      </w:r>
      <w:r w:rsidR="00515313" w:rsidRPr="00251AE3">
        <w:t xml:space="preserve"> to kee</w:t>
      </w:r>
      <w:r w:rsidR="00B2514F" w:rsidRPr="00251AE3">
        <w:t xml:space="preserve">p costs low and profits high. </w:t>
      </w:r>
      <w:r w:rsidR="00515313" w:rsidRPr="00251AE3">
        <w:t xml:space="preserve">One of the most effective ways to do this is to retain the existing customer base and focus the </w:t>
      </w:r>
      <w:r w:rsidR="00547CAC" w:rsidRPr="00251AE3">
        <w:t>remaining</w:t>
      </w:r>
      <w:r w:rsidR="00515313" w:rsidRPr="00251AE3">
        <w:t xml:space="preserve"> budget on </w:t>
      </w:r>
      <w:r w:rsidR="00890257" w:rsidRPr="00251AE3">
        <w:t>acquiring</w:t>
      </w:r>
      <w:r w:rsidR="005D5BAE" w:rsidRPr="00251AE3">
        <w:t xml:space="preserve"> </w:t>
      </w:r>
      <w:r w:rsidR="00515313" w:rsidRPr="00251AE3">
        <w:t>new customers.</w:t>
      </w:r>
    </w:p>
    <w:p w14:paraId="2C628FC5" w14:textId="2DF17695" w:rsidR="008344B7" w:rsidRPr="00251AE3" w:rsidRDefault="00D818D6" w:rsidP="00F74708">
      <w:pPr>
        <w:pStyle w:val="Heading2"/>
      </w:pPr>
      <w:bookmarkStart w:id="21" w:name="_Toc67153899"/>
      <w:r w:rsidRPr="00251AE3">
        <w:t xml:space="preserve">1.1 </w:t>
      </w:r>
      <w:r w:rsidR="0021550A" w:rsidRPr="00251AE3">
        <w:t>Background of the Study</w:t>
      </w:r>
      <w:bookmarkEnd w:id="21"/>
    </w:p>
    <w:p w14:paraId="00B05004" w14:textId="31E0B400" w:rsidR="00434639" w:rsidRPr="00251AE3" w:rsidRDefault="00434639" w:rsidP="00F74708">
      <w:r w:rsidRPr="00251AE3">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251AE3">
        <w:t>acquiring</w:t>
      </w:r>
      <w:r w:rsidRPr="00251AE3">
        <w:t xml:space="preserve"> new customers.</w:t>
      </w:r>
    </w:p>
    <w:p w14:paraId="06FA57EA" w14:textId="6745D07D" w:rsidR="00434639" w:rsidRPr="00251AE3" w:rsidRDefault="00434639" w:rsidP="00F74708">
      <w:r w:rsidRPr="00251AE3">
        <w:t xml:space="preserve">The retention of the existing customer base in a focused and systemic manner is to be done, or </w:t>
      </w:r>
      <w:r w:rsidR="00890257" w:rsidRPr="00251AE3">
        <w:t>it</w:t>
      </w:r>
      <w:r w:rsidRPr="00251AE3">
        <w:t xml:space="preserve">s bottom line can be affected. A targeted way to approach the end goal of customer retention is to flag customers that have a high probability </w:t>
      </w:r>
      <w:r w:rsidR="00834195" w:rsidRPr="00251AE3">
        <w:t>of</w:t>
      </w:r>
      <w:r w:rsidRPr="00251AE3">
        <w:t xml:space="preserve"> churn. Based on customer behaviour and attributes, if we can flag the customers that are likely to churn, we can run targeted campaigns to retain customers.</w:t>
      </w:r>
      <w:r w:rsidR="00790439" w:rsidRPr="00251AE3">
        <w:t xml:space="preserve"> </w:t>
      </w:r>
      <w:r w:rsidR="00790439" w:rsidRPr="00251AE3">
        <w:tab/>
      </w:r>
      <w:r w:rsidR="00790439" w:rsidRPr="00251AE3">
        <w:br/>
      </w:r>
    </w:p>
    <w:p w14:paraId="416135AA" w14:textId="26E833F8" w:rsidR="00434639" w:rsidRPr="00251AE3" w:rsidRDefault="004840A9" w:rsidP="00F74708">
      <w:pPr>
        <w:pStyle w:val="Heading3"/>
      </w:pPr>
      <w:bookmarkStart w:id="22" w:name="_Toc61885859"/>
      <w:bookmarkStart w:id="23" w:name="_Toc67153900"/>
      <w:r w:rsidRPr="00251AE3">
        <w:t>1.1.1</w:t>
      </w:r>
      <w:r w:rsidR="00661EC7" w:rsidRPr="00251AE3">
        <w:t xml:space="preserve"> </w:t>
      </w:r>
      <w:r w:rsidR="00434639" w:rsidRPr="00251AE3">
        <w:t>The need for Customer Churn Analysis</w:t>
      </w:r>
      <w:bookmarkEnd w:id="22"/>
      <w:bookmarkEnd w:id="23"/>
    </w:p>
    <w:p w14:paraId="74B07625" w14:textId="15E6B692" w:rsidR="00661EC7" w:rsidRPr="00251AE3" w:rsidRDefault="00661EC7" w:rsidP="00F74708">
      <w:r w:rsidRPr="00251AE3">
        <w:t xml:space="preserve">The ability to retain customers showcases the company's ability to run the business. With the digital age, where everything is online, any business needs to </w:t>
      </w:r>
      <w:r w:rsidR="00890257" w:rsidRPr="00251AE3">
        <w:t>virtually understand customer behaviour and mentalit</w:t>
      </w:r>
      <w:r w:rsidRPr="00251AE3">
        <w:t xml:space="preserve">y. The cost of customer churn in the Telecom Industry is approximately $10 billion annually </w:t>
      </w:r>
      <w:r w:rsidRPr="00251AE3">
        <w:fldChar w:fldCharType="begin" w:fldLock="1"/>
      </w:r>
      <w:r w:rsidRPr="00251AE3">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51AE3">
        <w:fldChar w:fldCharType="separate"/>
      </w:r>
      <w:r w:rsidRPr="00251AE3">
        <w:t>(</w:t>
      </w:r>
      <w:r w:rsidRPr="00251AE3">
        <w:rPr>
          <w:rStyle w:val="ReferenceLinkChar"/>
        </w:rPr>
        <w:t>Castanedo et al., 2014</w:t>
      </w:r>
      <w:r w:rsidRPr="00251AE3">
        <w:t>)</w:t>
      </w:r>
      <w:r w:rsidRPr="00251AE3">
        <w:fldChar w:fldCharType="end"/>
      </w:r>
      <w:r w:rsidRPr="00251AE3">
        <w:t xml:space="preserve">.  Customer acquisition costs are higher than customer retention by 700%; if we were to increase customer retention rates by just 5%, profits could see an increase from 25% to even 95% </w:t>
      </w:r>
      <w:r w:rsidRPr="00251AE3">
        <w:fldChar w:fldCharType="begin" w:fldLock="1"/>
      </w:r>
      <w:r w:rsidRPr="00251AE3">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51AE3">
        <w:fldChar w:fldCharType="separate"/>
      </w:r>
      <w:r w:rsidRPr="00251AE3">
        <w:t>(</w:t>
      </w:r>
      <w:r w:rsidRPr="00251AE3">
        <w:rPr>
          <w:rStyle w:val="ReferenceLinkChar"/>
        </w:rPr>
        <w:t>Hadden et al., 2006</w:t>
      </w:r>
      <w:r w:rsidRPr="00251AE3">
        <w:t>)</w:t>
      </w:r>
      <w:r w:rsidRPr="00251AE3">
        <w:fldChar w:fldCharType="end"/>
      </w:r>
      <w:r w:rsidRPr="00251AE3">
        <w:t xml:space="preserve">. For a company to be profitable, it is thus essential to take pre-emptive action to retain customers that may churn. Churn is defined as customers who </w:t>
      </w:r>
      <w:r w:rsidRPr="00251AE3">
        <w:lastRenderedPageBreak/>
        <w:t xml:space="preserve">stop using their specific services and plans for long periods. </w:t>
      </w:r>
    </w:p>
    <w:p w14:paraId="68B719D0" w14:textId="77777777" w:rsidR="009550DF" w:rsidRPr="00251AE3" w:rsidRDefault="009550DF" w:rsidP="00F74708">
      <w:r w:rsidRPr="00251AE3">
        <w:br w:type="page"/>
      </w:r>
    </w:p>
    <w:p w14:paraId="73EF7552" w14:textId="545531B6" w:rsidR="00434639" w:rsidRPr="00251AE3" w:rsidRDefault="00661EC7" w:rsidP="00F74708">
      <w:r w:rsidRPr="00251AE3">
        <w:lastRenderedPageBreak/>
        <w:t xml:space="preserve">In this post-pandemic age, where virtual presence via calls and </w:t>
      </w:r>
      <w:r w:rsidR="00B907CD" w:rsidRPr="00251AE3">
        <w:t>the internet</w:t>
      </w:r>
      <w:r w:rsidRPr="00251AE3">
        <w:t xml:space="preserve"> is the top priority, customers are trying to reduce their monthly expenditure</w:t>
      </w:r>
      <w:r w:rsidR="00B907CD" w:rsidRPr="00251AE3">
        <w:t xml:space="preserve"> month to month</w:t>
      </w:r>
      <w:r w:rsidRPr="00251AE3">
        <w:t>. Competitors are employing low prices or value-add services to get consumers to switch</w:t>
      </w:r>
      <w:r w:rsidR="00B907CD" w:rsidRPr="00251AE3">
        <w:t xml:space="preserve"> telecom operators</w:t>
      </w:r>
      <w:r w:rsidRPr="00251AE3">
        <w:t>. After acquiring a significant customer base, the companies moneti</w:t>
      </w:r>
      <w:r w:rsidR="00890257" w:rsidRPr="00251AE3">
        <w:t>s</w:t>
      </w:r>
      <w:r w:rsidRPr="00251AE3">
        <w:t>e their customer base and profit</w:t>
      </w:r>
      <w:r w:rsidR="00B907CD" w:rsidRPr="00251AE3">
        <w:t xml:space="preserve"> in the long-term</w:t>
      </w:r>
      <w:r w:rsidRPr="00251AE3">
        <w:t xml:space="preserve">. </w:t>
      </w:r>
      <w:r w:rsidR="001A4BA9" w:rsidRPr="00251AE3">
        <w:t>The c</w:t>
      </w:r>
      <w:r w:rsidRPr="00251AE3">
        <w:t xml:space="preserve">ompanies that identify the </w:t>
      </w:r>
      <w:r w:rsidR="00B907CD" w:rsidRPr="00251AE3">
        <w:t>segment</w:t>
      </w:r>
      <w:r w:rsidRPr="00251AE3">
        <w:t xml:space="preserve"> of </w:t>
      </w:r>
      <w:r w:rsidR="001A4BA9" w:rsidRPr="00251AE3">
        <w:t>customers</w:t>
      </w:r>
      <w:r w:rsidRPr="00251AE3">
        <w:t xml:space="preserve"> that are likely to leave and run targeted campaigns to showcase more value in their current offerings at a minimal budget are the ones that will be successful in the long run.</w:t>
      </w:r>
      <w:r w:rsidR="00EE40A4" w:rsidRPr="00251AE3">
        <w:rPr>
          <w:b/>
          <w:bCs/>
          <w:sz w:val="32"/>
          <w:szCs w:val="32"/>
        </w:rPr>
        <w:t xml:space="preserve"> </w:t>
      </w:r>
    </w:p>
    <w:p w14:paraId="17E76069" w14:textId="5BD10939" w:rsidR="004840A9" w:rsidRPr="00251AE3" w:rsidRDefault="004840A9" w:rsidP="00F74708">
      <w:pPr>
        <w:pStyle w:val="Heading3"/>
      </w:pPr>
      <w:bookmarkStart w:id="24" w:name="_Toc61885860"/>
      <w:bookmarkStart w:id="25" w:name="_Toc67153901"/>
      <w:r w:rsidRPr="00251AE3">
        <w:t>1.1.2 Flagging customers and retention policies</w:t>
      </w:r>
      <w:bookmarkEnd w:id="24"/>
      <w:bookmarkEnd w:id="25"/>
    </w:p>
    <w:p w14:paraId="53DA9258" w14:textId="61D65980" w:rsidR="00E4219E" w:rsidRPr="00251AE3" w:rsidRDefault="00E4219E" w:rsidP="00F74708">
      <w:r w:rsidRPr="00251AE3">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251AE3">
        <w:fldChar w:fldCharType="begin" w:fldLock="1"/>
      </w:r>
      <w:r w:rsidRPr="00251AE3">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51AE3">
        <w:fldChar w:fldCharType="separate"/>
      </w:r>
      <w:r w:rsidRPr="00251AE3">
        <w:t>(Kuo et al., 2009)</w:t>
      </w:r>
      <w:r w:rsidRPr="00251AE3">
        <w:fldChar w:fldCharType="end"/>
      </w:r>
      <w:r w:rsidRPr="00251AE3">
        <w:t xml:space="preserve">. Churned customers move from one service provider to another </w:t>
      </w:r>
      <w:r w:rsidRPr="00251AE3">
        <w:fldChar w:fldCharType="begin" w:fldLock="1"/>
      </w:r>
      <w:r w:rsidRPr="00251AE3">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51AE3">
        <w:fldChar w:fldCharType="separate"/>
      </w:r>
      <w:r w:rsidRPr="00251AE3">
        <w:t>(Ahmad et al., n.d.)</w:t>
      </w:r>
      <w:r w:rsidRPr="00251AE3">
        <w:fldChar w:fldCharType="end"/>
      </w:r>
      <w:r w:rsidRPr="00251AE3">
        <w:t xml:space="preserve"> </w:t>
      </w:r>
      <w:r w:rsidRPr="00251AE3">
        <w:fldChar w:fldCharType="begin" w:fldLock="1"/>
      </w:r>
      <w:r w:rsidRPr="00251AE3">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51AE3">
        <w:fldChar w:fldCharType="separate"/>
      </w:r>
      <w:r w:rsidRPr="00251AE3">
        <w:t>(Andrews, 2019)</w:t>
      </w:r>
      <w:r w:rsidRPr="00251AE3">
        <w:fldChar w:fldCharType="end"/>
      </w:r>
      <w:r w:rsidRPr="00251AE3">
        <w:t xml:space="preserve">. </w:t>
      </w:r>
      <w:r w:rsidR="001A4BA9" w:rsidRPr="00251AE3">
        <w:t>Customer c</w:t>
      </w:r>
      <w:r w:rsidRPr="00251AE3">
        <w:t>hurn can be due to the non-satisfaction of current services, better offerings from other service providers</w:t>
      </w:r>
      <w:r w:rsidR="001A4BA9" w:rsidRPr="00251AE3">
        <w:t>, new industry trends</w:t>
      </w:r>
      <w:r w:rsidRPr="00251AE3">
        <w:t xml:space="preserve"> and lifestyle changes. Companies use retention strategies </w:t>
      </w:r>
      <w:r w:rsidRPr="00251AE3">
        <w:fldChar w:fldCharType="begin" w:fldLock="1"/>
      </w:r>
      <w:r w:rsidRPr="00251AE3">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51AE3">
        <w:fldChar w:fldCharType="separate"/>
      </w:r>
      <w:r w:rsidRPr="00251AE3">
        <w:t>(Jahromi et al., 2014)</w:t>
      </w:r>
      <w:r w:rsidRPr="00251AE3">
        <w:fldChar w:fldCharType="end"/>
      </w:r>
      <w:r w:rsidRPr="00251AE3">
        <w:t xml:space="preserve"> to maximi</w:t>
      </w:r>
      <w:r w:rsidR="00890257" w:rsidRPr="00251AE3">
        <w:t>s</w:t>
      </w:r>
      <w:r w:rsidRPr="00251AE3">
        <w:t xml:space="preserve">e customer lifetime value by increasing the associated tenure. For telecom companies to reduce churn, it is vital to </w:t>
      </w:r>
      <w:r w:rsidR="001A4BA9" w:rsidRPr="00251AE3">
        <w:t xml:space="preserve">analyse and </w:t>
      </w:r>
      <w:r w:rsidRPr="00251AE3">
        <w:t xml:space="preserve">predict </w:t>
      </w:r>
      <w:r w:rsidR="001A4BA9" w:rsidRPr="00251AE3">
        <w:t>key performance indicators</w:t>
      </w:r>
      <w:r w:rsidRPr="00251AE3">
        <w:t xml:space="preserve"> </w:t>
      </w:r>
      <w:r w:rsidR="001A4BA9" w:rsidRPr="00251AE3">
        <w:t xml:space="preserve">to identify </w:t>
      </w:r>
      <w:r w:rsidRPr="00251AE3">
        <w:t xml:space="preserve">high-risk customers, estimated time to attrite and likelihood to churn. </w:t>
      </w:r>
    </w:p>
    <w:p w14:paraId="032D0DF8" w14:textId="6F978BE4" w:rsidR="00E4219E" w:rsidRPr="00251AE3" w:rsidRDefault="00E4219E" w:rsidP="00F74708">
      <w:r w:rsidRPr="00251AE3">
        <w:t>The learnings from multiple such</w:t>
      </w:r>
      <w:r w:rsidR="00F80BEB" w:rsidRPr="00251AE3">
        <w:t xml:space="preserve"> experiments</w:t>
      </w:r>
      <w:r w:rsidRPr="00251AE3">
        <w:t xml:space="preserve"> have been introduced as deployable machine learning algorithms that have been iterated and refined based on the evolving need to flag </w:t>
      </w:r>
      <w:r w:rsidR="00F80BEB" w:rsidRPr="00251AE3">
        <w:t>prone patrons</w:t>
      </w:r>
      <w:r w:rsidRPr="00251AE3">
        <w:t xml:space="preserve"> more accurately. The </w:t>
      </w:r>
      <w:r w:rsidR="00F80BEB" w:rsidRPr="00251AE3">
        <w:t xml:space="preserve">choice of the </w:t>
      </w:r>
      <w:r w:rsidRPr="00251AE3">
        <w:t xml:space="preserve">techniques to </w:t>
      </w:r>
      <w:r w:rsidR="00F80BEB" w:rsidRPr="00251AE3">
        <w:t>utili</w:t>
      </w:r>
      <w:r w:rsidR="00BD6AB6" w:rsidRPr="00251AE3">
        <w:t>s</w:t>
      </w:r>
      <w:r w:rsidR="00F80BEB" w:rsidRPr="00251AE3">
        <w:t>e</w:t>
      </w:r>
      <w:r w:rsidRPr="00251AE3">
        <w:t xml:space="preserve"> will depend on the model's performance on the selected dataset, be it meta-heuristic, data mining, machine learning or even deep</w:t>
      </w:r>
      <w:r w:rsidR="00F80BEB" w:rsidRPr="00251AE3">
        <w:t>-</w:t>
      </w:r>
      <w:r w:rsidRPr="00251AE3">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251AE3">
        <w:t xml:space="preserve">if a customer is likely to </w:t>
      </w:r>
      <w:r w:rsidRPr="00251AE3">
        <w:t>churn in our methodology through this research.</w:t>
      </w:r>
    </w:p>
    <w:p w14:paraId="7D5BC065" w14:textId="77777777" w:rsidR="00E4219E" w:rsidRPr="00251AE3" w:rsidRDefault="00E4219E" w:rsidP="00F74708">
      <w:pPr>
        <w:pStyle w:val="BodyText"/>
      </w:pPr>
    </w:p>
    <w:p w14:paraId="58751474" w14:textId="77777777" w:rsidR="004840A9" w:rsidRPr="00251AE3" w:rsidRDefault="004840A9" w:rsidP="00F74708"/>
    <w:p w14:paraId="04C7B256" w14:textId="77777777" w:rsidR="00434639" w:rsidRPr="00251AE3" w:rsidRDefault="00434639" w:rsidP="00F74708">
      <w:pPr>
        <w:pStyle w:val="BodyText"/>
      </w:pPr>
    </w:p>
    <w:p w14:paraId="524DED4C" w14:textId="40107EBD" w:rsidR="0021550A" w:rsidRPr="00251AE3" w:rsidRDefault="002470CB" w:rsidP="00F74708">
      <w:pPr>
        <w:pStyle w:val="Heading2"/>
      </w:pPr>
      <w:r w:rsidRPr="00251AE3">
        <w:rPr>
          <w:sz w:val="8"/>
        </w:rPr>
        <w:br/>
      </w:r>
      <w:bookmarkStart w:id="26" w:name="_Toc67153902"/>
      <w:r w:rsidR="0021550A" w:rsidRPr="00251AE3">
        <w:t>1.2 Problem Statement</w:t>
      </w:r>
      <w:bookmarkEnd w:id="26"/>
    </w:p>
    <w:p w14:paraId="200BF955" w14:textId="6076D68E" w:rsidR="00947329" w:rsidRPr="00251AE3" w:rsidRDefault="00195137" w:rsidP="00F74708">
      <w:pPr>
        <w:pStyle w:val="BodyText"/>
      </w:pPr>
      <w:r w:rsidRPr="00251AE3">
        <w:t>The reduction of attrition of customers from a company is vital to a company</w:t>
      </w:r>
      <w:r w:rsidR="00BD6AB6" w:rsidRPr="00251AE3">
        <w:t>'</w:t>
      </w:r>
      <w:r w:rsidRPr="00251AE3">
        <w:t xml:space="preserve">s bottom line. To </w:t>
      </w:r>
      <w:r w:rsidR="00C1070E" w:rsidRPr="00251AE3">
        <w:t xml:space="preserve">be able to </w:t>
      </w:r>
      <w:r w:rsidRPr="00251AE3">
        <w:t xml:space="preserve">maintain a respectable market share in the </w:t>
      </w:r>
      <w:r w:rsidR="00EF4119" w:rsidRPr="00251AE3">
        <w:t xml:space="preserve">competitive telecom industry, it is </w:t>
      </w:r>
      <w:r w:rsidR="0031456D" w:rsidRPr="00251AE3">
        <w:t>essential</w:t>
      </w:r>
      <w:r w:rsidR="00EF4119" w:rsidRPr="00251AE3">
        <w:t xml:space="preserve"> to understand and tackle the root cause as to why a customer might shift their service provider. </w:t>
      </w:r>
      <w:r w:rsidR="00947329" w:rsidRPr="00251AE3">
        <w:t xml:space="preserve">This research will help telecom companies leverage their </w:t>
      </w:r>
      <w:r w:rsidR="00EF4119" w:rsidRPr="00251AE3">
        <w:t xml:space="preserve">existing consumer </w:t>
      </w:r>
      <w:r w:rsidR="00947329" w:rsidRPr="00251AE3">
        <w:t>database</w:t>
      </w:r>
      <w:r w:rsidR="00EF4119" w:rsidRPr="00251AE3">
        <w:t xml:space="preserve"> </w:t>
      </w:r>
      <w:r w:rsidR="00947329" w:rsidRPr="00251AE3">
        <w:t xml:space="preserve">to predict and actively target campaigns to customers </w:t>
      </w:r>
      <w:r w:rsidR="00EF4119" w:rsidRPr="00251AE3">
        <w:t>likely to</w:t>
      </w:r>
      <w:r w:rsidR="00947329" w:rsidRPr="00251AE3">
        <w:t xml:space="preserve"> churn. The </w:t>
      </w:r>
      <w:r w:rsidR="007C3781" w:rsidRPr="00251AE3">
        <w:t xml:space="preserve">machine learning </w:t>
      </w:r>
      <w:r w:rsidR="00947329" w:rsidRPr="00251AE3">
        <w:t xml:space="preserve">methodology </w:t>
      </w:r>
      <w:r w:rsidR="00EF4119" w:rsidRPr="00251AE3">
        <w:t xml:space="preserve">employed </w:t>
      </w:r>
      <w:r w:rsidR="00947329" w:rsidRPr="00251AE3">
        <w:t xml:space="preserve">can be </w:t>
      </w:r>
      <w:r w:rsidR="007C3781" w:rsidRPr="00251AE3">
        <w:t>personali</w:t>
      </w:r>
      <w:r w:rsidR="00BD6AB6" w:rsidRPr="00251AE3">
        <w:t>s</w:t>
      </w:r>
      <w:r w:rsidR="007C3781" w:rsidRPr="00251AE3">
        <w:t>ed to the use-case based on the operator</w:t>
      </w:r>
      <w:r w:rsidR="0006358F" w:rsidRPr="00251AE3">
        <w:t>.</w:t>
      </w:r>
      <w:r w:rsidR="00947329" w:rsidRPr="00251AE3">
        <w:t xml:space="preserve"> </w:t>
      </w:r>
      <w:r w:rsidR="0006358F" w:rsidRPr="00251AE3">
        <w:t>W</w:t>
      </w:r>
      <w:r w:rsidR="007C3781" w:rsidRPr="00251AE3">
        <w:t xml:space="preserve">hen </w:t>
      </w:r>
      <w:r w:rsidR="00BD6AB6" w:rsidRPr="00251AE3">
        <w:t>a</w:t>
      </w:r>
      <w:r w:rsidR="0006358F" w:rsidRPr="00251AE3">
        <w:t xml:space="preserve"> </w:t>
      </w:r>
      <w:r w:rsidR="00E31715" w:rsidRPr="00251AE3">
        <w:t>suitable</w:t>
      </w:r>
      <w:r w:rsidR="0006358F" w:rsidRPr="00251AE3">
        <w:t xml:space="preserve"> set of </w:t>
      </w:r>
      <w:r w:rsidR="00947329" w:rsidRPr="00251AE3">
        <w:t xml:space="preserve">machine learning algorithms run on a newer dataset, we can monitor the </w:t>
      </w:r>
      <w:r w:rsidR="008C226C" w:rsidRPr="00251AE3">
        <w:t>model's evaluation metrics</w:t>
      </w:r>
      <w:r w:rsidR="00947329" w:rsidRPr="00251AE3">
        <w:t xml:space="preserve">, and </w:t>
      </w:r>
      <w:r w:rsidR="007C3781" w:rsidRPr="00251AE3">
        <w:t xml:space="preserve">high-risk </w:t>
      </w:r>
      <w:r w:rsidR="00947329" w:rsidRPr="00251AE3">
        <w:t>customers can be appropriately targeted.</w:t>
      </w:r>
    </w:p>
    <w:p w14:paraId="53DAE16A" w14:textId="1ADBA8B0" w:rsidR="00947329" w:rsidRPr="00251AE3" w:rsidRDefault="00947329" w:rsidP="00F74708">
      <w:pPr>
        <w:pStyle w:val="BodyText"/>
        <w:rPr>
          <w:rFonts w:eastAsiaTheme="majorEastAsia"/>
          <w:b/>
          <w:bCs/>
          <w:color w:val="345A8A" w:themeColor="accent1" w:themeShade="B5"/>
          <w:sz w:val="32"/>
          <w:szCs w:val="32"/>
        </w:rPr>
      </w:pPr>
      <w:r w:rsidRPr="00251AE3">
        <w:t xml:space="preserve">The recommended model's primary users will be </w:t>
      </w:r>
      <w:r w:rsidR="007747FC" w:rsidRPr="00251AE3">
        <w:t>t</w:t>
      </w:r>
      <w:r w:rsidRPr="00251AE3">
        <w:t>elecom</w:t>
      </w:r>
      <w:r w:rsidR="00237FB8" w:rsidRPr="00251AE3">
        <w:t xml:space="preserve"> </w:t>
      </w:r>
      <w:r w:rsidR="007747FC" w:rsidRPr="00251AE3">
        <w:t>c</w:t>
      </w:r>
      <w:r w:rsidR="00237FB8" w:rsidRPr="00251AE3">
        <w:t>onglomerates</w:t>
      </w:r>
      <w:r w:rsidRPr="00251AE3">
        <w:t xml:space="preserve"> that wish to reduce customer attrition</w:t>
      </w:r>
      <w:r w:rsidR="007747FC" w:rsidRPr="00251AE3">
        <w:t xml:space="preserve"> and improve their profitability in the market.</w:t>
      </w:r>
      <w:r w:rsidRPr="00251AE3">
        <w:t xml:space="preserve"> </w:t>
      </w:r>
      <w:r w:rsidR="007747FC" w:rsidRPr="00251AE3">
        <w:t xml:space="preserve">We will be able to </w:t>
      </w:r>
      <w:r w:rsidR="0031456D" w:rsidRPr="00251AE3">
        <w:t>predict customers that will churn accurately</w:t>
      </w:r>
      <w:r w:rsidR="007747FC" w:rsidRPr="00251AE3">
        <w:t>. This needs to be done</w:t>
      </w:r>
      <w:r w:rsidR="00BD6AB6" w:rsidRPr="00251AE3">
        <w:t>,</w:t>
      </w:r>
      <w:r w:rsidR="007747FC" w:rsidRPr="00251AE3">
        <w:t xml:space="preserve"> keeping in mind overhead costs. The set cadence a</w:t>
      </w:r>
      <w:r w:rsidR="008C226C" w:rsidRPr="00251AE3">
        <w:t>nd</w:t>
      </w:r>
      <w:r w:rsidR="007747FC" w:rsidRPr="00251AE3">
        <w:t xml:space="preserve"> the hardware resources used for the same will be optimi</w:t>
      </w:r>
      <w:r w:rsidR="00BD6AB6" w:rsidRPr="00251AE3">
        <w:t>s</w:t>
      </w:r>
      <w:r w:rsidR="007747FC" w:rsidRPr="00251AE3">
        <w:t>ed to keep overhead costs nominal</w:t>
      </w:r>
      <w:r w:rsidRPr="00251AE3">
        <w:t>.</w:t>
      </w:r>
    </w:p>
    <w:p w14:paraId="62338B49" w14:textId="77777777" w:rsidR="00E74EA4" w:rsidRPr="00251AE3" w:rsidRDefault="00E74EA4" w:rsidP="00F74708">
      <w:pPr>
        <w:rPr>
          <w:rFonts w:eastAsiaTheme="majorEastAsia"/>
          <w:color w:val="345A8A" w:themeColor="accent1" w:themeShade="B5"/>
          <w:sz w:val="40"/>
          <w:szCs w:val="32"/>
        </w:rPr>
      </w:pPr>
      <w:r w:rsidRPr="00251AE3">
        <w:br w:type="page"/>
      </w:r>
    </w:p>
    <w:p w14:paraId="318EB66E" w14:textId="17102A4D" w:rsidR="0021550A" w:rsidRPr="00251AE3" w:rsidRDefault="0021550A" w:rsidP="00F74708">
      <w:pPr>
        <w:pStyle w:val="Heading2"/>
      </w:pPr>
      <w:bookmarkStart w:id="27" w:name="_Toc67153903"/>
      <w:r w:rsidRPr="00251AE3">
        <w:lastRenderedPageBreak/>
        <w:t>1.3 Aim and Objectives</w:t>
      </w:r>
      <w:bookmarkEnd w:id="27"/>
    </w:p>
    <w:p w14:paraId="2FEB57AA" w14:textId="77777777" w:rsidR="00947329" w:rsidRPr="00251AE3" w:rsidRDefault="00947329" w:rsidP="00F74708">
      <w:pPr>
        <w:pStyle w:val="BodyText"/>
      </w:pPr>
      <w:r w:rsidRPr="00251AE3">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Pr="00251AE3" w:rsidRDefault="00947329" w:rsidP="00F74708">
      <w:pPr>
        <w:pStyle w:val="BodyText"/>
      </w:pPr>
      <w:r w:rsidRPr="00251AE3">
        <w:t>The objectives of the research are based on the above aim and are as follows:</w:t>
      </w:r>
    </w:p>
    <w:p w14:paraId="09D71B9A" w14:textId="6F1EC2A8" w:rsidR="00947329" w:rsidRPr="00251AE3" w:rsidRDefault="00947329" w:rsidP="00F74708">
      <w:pPr>
        <w:pStyle w:val="BodyText"/>
        <w:numPr>
          <w:ilvl w:val="0"/>
          <w:numId w:val="32"/>
        </w:numPr>
      </w:pPr>
      <w:r w:rsidRPr="00251AE3">
        <w:t>To analy</w:t>
      </w:r>
      <w:r w:rsidR="00890257" w:rsidRPr="00251AE3">
        <w:t>s</w:t>
      </w:r>
      <w:r w:rsidRPr="00251AE3">
        <w:t>e the relationship and visuali</w:t>
      </w:r>
      <w:r w:rsidR="00890257" w:rsidRPr="00251AE3">
        <w:t>s</w:t>
      </w:r>
      <w:r w:rsidRPr="00251AE3">
        <w:t>e patterns of customer behaviour to indicate to the telecom company if a customer is going to churn</w:t>
      </w:r>
    </w:p>
    <w:p w14:paraId="1C4A9320" w14:textId="6135AF8E" w:rsidR="00947329" w:rsidRPr="00251AE3" w:rsidRDefault="00947329" w:rsidP="00F74708">
      <w:pPr>
        <w:pStyle w:val="BodyText"/>
        <w:numPr>
          <w:ilvl w:val="0"/>
          <w:numId w:val="32"/>
        </w:numPr>
      </w:pPr>
      <w:r w:rsidRPr="00251AE3">
        <w:t>To suggest suitable feature engineering steps to extract the most value from the data</w:t>
      </w:r>
      <w:r w:rsidR="00890257" w:rsidRPr="00251AE3">
        <w:t>,</w:t>
      </w:r>
      <w:r w:rsidRPr="00251AE3">
        <w:t xml:space="preserve"> including picking the most significant features</w:t>
      </w:r>
    </w:p>
    <w:p w14:paraId="73FB0498" w14:textId="77777777" w:rsidR="00947329" w:rsidRPr="00251AE3" w:rsidRDefault="00947329" w:rsidP="00F74708">
      <w:pPr>
        <w:pStyle w:val="BodyText"/>
        <w:numPr>
          <w:ilvl w:val="0"/>
          <w:numId w:val="32"/>
        </w:numPr>
      </w:pPr>
      <w:r w:rsidRPr="00251AE3">
        <w:t>To find appropriate balancing techniques to enhance the model performance on the dataset</w:t>
      </w:r>
    </w:p>
    <w:p w14:paraId="7FEC307A" w14:textId="77777777" w:rsidR="00947329" w:rsidRPr="00251AE3" w:rsidRDefault="00947329" w:rsidP="00F74708">
      <w:pPr>
        <w:pStyle w:val="BodyText"/>
        <w:numPr>
          <w:ilvl w:val="0"/>
          <w:numId w:val="32"/>
        </w:numPr>
      </w:pPr>
      <w:r w:rsidRPr="00251AE3">
        <w:t>To compare the classification or predictive models to identify the most accurate model to determine the customers that will churn</w:t>
      </w:r>
    </w:p>
    <w:p w14:paraId="230CC2DD" w14:textId="77777777" w:rsidR="00947329" w:rsidRPr="00251AE3" w:rsidRDefault="00947329" w:rsidP="00F74708">
      <w:pPr>
        <w:pStyle w:val="BodyText"/>
        <w:numPr>
          <w:ilvl w:val="0"/>
          <w:numId w:val="32"/>
        </w:numPr>
      </w:pPr>
      <w:r w:rsidRPr="00251AE3">
        <w:t>To understand the factors and behaviour of consumers that leads to customer attrition in the telecom industry</w:t>
      </w:r>
    </w:p>
    <w:p w14:paraId="3B9C6C95" w14:textId="77777777" w:rsidR="00947329" w:rsidRPr="00251AE3" w:rsidRDefault="00947329" w:rsidP="00F74708">
      <w:pPr>
        <w:pStyle w:val="BodyText"/>
        <w:numPr>
          <w:ilvl w:val="0"/>
          <w:numId w:val="32"/>
        </w:numPr>
      </w:pPr>
      <w:r w:rsidRPr="00251AE3">
        <w:t>To evaluate the performance of the models to identify the appropriate models</w:t>
      </w:r>
    </w:p>
    <w:p w14:paraId="513F2D64" w14:textId="77777777" w:rsidR="00947329" w:rsidRPr="00251AE3" w:rsidRDefault="00947329" w:rsidP="00F74708">
      <w:pPr>
        <w:pStyle w:val="BodyText"/>
      </w:pPr>
    </w:p>
    <w:p w14:paraId="069EF23F" w14:textId="77777777" w:rsidR="004A4060" w:rsidRPr="00251AE3" w:rsidRDefault="004A4060" w:rsidP="00F74708">
      <w:pPr>
        <w:rPr>
          <w:rFonts w:eastAsiaTheme="majorEastAsia"/>
          <w:color w:val="345A8A" w:themeColor="accent1" w:themeShade="B5"/>
          <w:sz w:val="40"/>
          <w:szCs w:val="32"/>
        </w:rPr>
      </w:pPr>
      <w:r w:rsidRPr="00251AE3">
        <w:br w:type="page"/>
      </w:r>
    </w:p>
    <w:p w14:paraId="06C7027B" w14:textId="6AC4452E" w:rsidR="0021550A" w:rsidRPr="00251AE3" w:rsidRDefault="0021550A" w:rsidP="00F74708">
      <w:pPr>
        <w:pStyle w:val="Heading2"/>
      </w:pPr>
      <w:bookmarkStart w:id="28" w:name="_Toc67153904"/>
      <w:r w:rsidRPr="00251AE3">
        <w:lastRenderedPageBreak/>
        <w:t>1.4 Research Questions</w:t>
      </w:r>
      <w:bookmarkEnd w:id="28"/>
    </w:p>
    <w:p w14:paraId="22C57AFC" w14:textId="77777777" w:rsidR="00264CB4" w:rsidRPr="00251AE3" w:rsidRDefault="00264CB4" w:rsidP="00F74708">
      <w:pPr>
        <w:pStyle w:val="BodyText"/>
      </w:pPr>
      <w:r w:rsidRPr="00251AE3">
        <w:t>The following research questions have been formulated based on the literature review done so far in the field of customer churn:</w:t>
      </w:r>
    </w:p>
    <w:p w14:paraId="0D0BE56D" w14:textId="32145847" w:rsidR="00264CB4" w:rsidRPr="00251AE3" w:rsidRDefault="00264CB4" w:rsidP="00F74708">
      <w:pPr>
        <w:pStyle w:val="BodyText"/>
        <w:numPr>
          <w:ilvl w:val="0"/>
          <w:numId w:val="33"/>
        </w:numPr>
      </w:pPr>
      <w:r w:rsidRPr="00251AE3">
        <w:t xml:space="preserve">Is there a clear conclusion </w:t>
      </w:r>
      <w:r w:rsidR="00890257" w:rsidRPr="00251AE3">
        <w:t>regarding</w:t>
      </w:r>
      <w:r w:rsidRPr="00251AE3">
        <w:t xml:space="preserve"> the best overall modelling approach, be it classical machine learning or more complicated algorithms?</w:t>
      </w:r>
    </w:p>
    <w:p w14:paraId="1C6D2BD7" w14:textId="6E159A8E" w:rsidR="00264CB4" w:rsidRPr="00251AE3" w:rsidRDefault="00264CB4" w:rsidP="00F74708">
      <w:pPr>
        <w:pStyle w:val="BodyText"/>
        <w:numPr>
          <w:ilvl w:val="0"/>
          <w:numId w:val="33"/>
        </w:numPr>
      </w:pPr>
      <w:r w:rsidRPr="00251AE3">
        <w:t>Does the presence of multicollinearity, outliers</w:t>
      </w:r>
      <w:r w:rsidR="00890257" w:rsidRPr="00251AE3">
        <w:t>, or missing values in the training data impact customer churn prediction accuracy</w:t>
      </w:r>
      <w:r w:rsidRPr="00251AE3">
        <w:t>?</w:t>
      </w:r>
    </w:p>
    <w:p w14:paraId="23379526" w14:textId="77777777" w:rsidR="00264CB4" w:rsidRPr="00251AE3" w:rsidRDefault="00264CB4" w:rsidP="00F74708">
      <w:pPr>
        <w:pStyle w:val="BodyText"/>
        <w:numPr>
          <w:ilvl w:val="0"/>
          <w:numId w:val="33"/>
        </w:numPr>
      </w:pPr>
      <w:r w:rsidRPr="00251AE3">
        <w:t>Do techniques such as hyperparameter tuning result in significantly better models?</w:t>
      </w:r>
    </w:p>
    <w:p w14:paraId="26619591" w14:textId="77777777" w:rsidR="00264CB4" w:rsidRPr="00251AE3" w:rsidRDefault="00264CB4" w:rsidP="00F74708">
      <w:pPr>
        <w:pStyle w:val="BodyText"/>
        <w:numPr>
          <w:ilvl w:val="0"/>
          <w:numId w:val="33"/>
        </w:numPr>
      </w:pPr>
      <w:r w:rsidRPr="00251AE3">
        <w:t>Can we suggest balancing techniques for increasing the accuracy of the model?</w:t>
      </w:r>
    </w:p>
    <w:p w14:paraId="08B3AF73" w14:textId="77777777" w:rsidR="00264CB4" w:rsidRPr="00251AE3" w:rsidRDefault="00264CB4" w:rsidP="00F74708">
      <w:pPr>
        <w:pStyle w:val="BodyText"/>
        <w:numPr>
          <w:ilvl w:val="0"/>
          <w:numId w:val="33"/>
        </w:numPr>
      </w:pPr>
      <w:r w:rsidRPr="00251AE3">
        <w:t xml:space="preserve">Can we trust the results obtained from interpretable models? </w:t>
      </w:r>
    </w:p>
    <w:p w14:paraId="705E8519" w14:textId="77777777" w:rsidR="00264CB4" w:rsidRPr="00251AE3" w:rsidRDefault="00264CB4" w:rsidP="00F74708">
      <w:pPr>
        <w:pStyle w:val="BodyText"/>
        <w:numPr>
          <w:ilvl w:val="0"/>
          <w:numId w:val="33"/>
        </w:numPr>
      </w:pPr>
      <w:r w:rsidRPr="00251AE3">
        <w:t>Do statistically significant features mean that the business can take actionable insights directly?</w:t>
      </w:r>
    </w:p>
    <w:p w14:paraId="2A96791B" w14:textId="77777777" w:rsidR="00264CB4" w:rsidRPr="00251AE3" w:rsidRDefault="00264CB4" w:rsidP="00F74708">
      <w:pPr>
        <w:pStyle w:val="BodyText"/>
      </w:pPr>
    </w:p>
    <w:p w14:paraId="02EB099A" w14:textId="77777777" w:rsidR="00AB5DBF" w:rsidRPr="00251AE3" w:rsidRDefault="00AB5DBF" w:rsidP="00F74708">
      <w:pPr>
        <w:rPr>
          <w:rFonts w:eastAsiaTheme="majorEastAsia"/>
          <w:color w:val="345A8A" w:themeColor="accent1" w:themeShade="B5"/>
          <w:sz w:val="40"/>
          <w:szCs w:val="32"/>
        </w:rPr>
      </w:pPr>
      <w:r w:rsidRPr="00251AE3">
        <w:br w:type="page"/>
      </w:r>
    </w:p>
    <w:p w14:paraId="4DF252C8" w14:textId="50EDE723" w:rsidR="0021550A" w:rsidRPr="00251AE3" w:rsidRDefault="0021550A" w:rsidP="00F74708">
      <w:pPr>
        <w:pStyle w:val="Heading2"/>
      </w:pPr>
      <w:bookmarkStart w:id="29" w:name="_Toc67153905"/>
      <w:r w:rsidRPr="00251AE3">
        <w:lastRenderedPageBreak/>
        <w:t xml:space="preserve">1.5 Scope of </w:t>
      </w:r>
      <w:r w:rsidR="00890257" w:rsidRPr="00251AE3">
        <w:t xml:space="preserve">the </w:t>
      </w:r>
      <w:r w:rsidRPr="00251AE3">
        <w:t>Study</w:t>
      </w:r>
      <w:bookmarkEnd w:id="29"/>
    </w:p>
    <w:p w14:paraId="4054B197" w14:textId="3D02AE17" w:rsidR="00AB5DBF" w:rsidRPr="00251AE3" w:rsidRDefault="00AB5DBF" w:rsidP="00F74708">
      <w:pPr>
        <w:pStyle w:val="BodyText"/>
      </w:pPr>
      <w:r w:rsidRPr="00251AE3">
        <w:t xml:space="preserve">Due to the limitation of the time frame in this research, the scope of the </w:t>
      </w:r>
      <w:r w:rsidR="00890257" w:rsidRPr="00251AE3">
        <w:t>study</w:t>
      </w:r>
      <w:r w:rsidRPr="00251AE3">
        <w:t xml:space="preserve"> will be limited to the below points:</w:t>
      </w:r>
    </w:p>
    <w:p w14:paraId="0C2DCFDD" w14:textId="53E027AE" w:rsidR="00AB5DBF" w:rsidRPr="00251AE3" w:rsidRDefault="00AB5DBF" w:rsidP="00F74708">
      <w:pPr>
        <w:pStyle w:val="BodyText"/>
        <w:numPr>
          <w:ilvl w:val="0"/>
          <w:numId w:val="34"/>
        </w:numPr>
      </w:pPr>
      <w:r w:rsidRPr="00251AE3">
        <w:t>The data for the study has directly been obtained from the authori</w:t>
      </w:r>
      <w:r w:rsidR="00890257" w:rsidRPr="00251AE3">
        <w:t>s</w:t>
      </w:r>
      <w:r w:rsidRPr="00251AE3">
        <w:t>ed source, and data validation will not be part of this research</w:t>
      </w:r>
    </w:p>
    <w:p w14:paraId="548C1B3D" w14:textId="77777777" w:rsidR="00AB5DBF" w:rsidRPr="00251AE3" w:rsidRDefault="00AB5DBF" w:rsidP="00F74708">
      <w:pPr>
        <w:pStyle w:val="BodyText"/>
        <w:numPr>
          <w:ilvl w:val="0"/>
          <w:numId w:val="34"/>
        </w:numPr>
      </w:pPr>
      <w:r w:rsidRPr="00251AE3">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Pr="00251AE3" w:rsidRDefault="00AB5DBF" w:rsidP="00F74708">
      <w:pPr>
        <w:pStyle w:val="BodyText"/>
        <w:numPr>
          <w:ilvl w:val="0"/>
          <w:numId w:val="34"/>
        </w:numPr>
      </w:pPr>
      <w:r w:rsidRPr="00251AE3">
        <w:t>The study will limit the use of classification algorithms such as logistic regression, decision tree, K-nearest Neighbour as a part of interpretable models, whereas random forest, support vector machine, gradient boosting</w:t>
      </w:r>
      <w:r w:rsidR="00890257" w:rsidRPr="00251AE3">
        <w:t>,</w:t>
      </w:r>
      <w:r w:rsidRPr="00251AE3">
        <w:t xml:space="preserve"> and XGBoost will be leveraged as black-box models for this study</w:t>
      </w:r>
    </w:p>
    <w:p w14:paraId="2E49582E" w14:textId="53F09637" w:rsidR="00AB5DBF" w:rsidRPr="00251AE3" w:rsidRDefault="00AB5DBF" w:rsidP="00F74708">
      <w:pPr>
        <w:pStyle w:val="BodyText"/>
        <w:numPr>
          <w:ilvl w:val="0"/>
          <w:numId w:val="34"/>
        </w:numPr>
      </w:pPr>
      <w:r w:rsidRPr="00251AE3">
        <w:t xml:space="preserve">We will focus on </w:t>
      </w:r>
      <w:r w:rsidR="00890257" w:rsidRPr="00251AE3">
        <w:t>interpretable models</w:t>
      </w:r>
      <w:r w:rsidRPr="00251AE3">
        <w:t>. If time permits, we will attempt to use other models to perform customer attrition analysis</w:t>
      </w:r>
    </w:p>
    <w:p w14:paraId="4C6DF005" w14:textId="77777777" w:rsidR="00AB5DBF" w:rsidRPr="00251AE3" w:rsidRDefault="00AB5DBF" w:rsidP="00F74708">
      <w:pPr>
        <w:pStyle w:val="BodyText"/>
      </w:pPr>
    </w:p>
    <w:p w14:paraId="34F848C5" w14:textId="03CC8759" w:rsidR="0021550A" w:rsidRPr="00251AE3" w:rsidRDefault="0021550A" w:rsidP="00F74708">
      <w:pPr>
        <w:pStyle w:val="Heading2"/>
      </w:pPr>
      <w:bookmarkStart w:id="30" w:name="_Toc67153906"/>
      <w:r w:rsidRPr="00251AE3">
        <w:t xml:space="preserve">1.6 Significance of </w:t>
      </w:r>
      <w:r w:rsidR="00890257" w:rsidRPr="00251AE3">
        <w:t xml:space="preserve">the </w:t>
      </w:r>
      <w:r w:rsidRPr="00251AE3">
        <w:t>Study</w:t>
      </w:r>
      <w:r w:rsidR="00064F5D" w:rsidRPr="00251AE3">
        <w:t xml:space="preserve"> (</w:t>
      </w:r>
      <w:r w:rsidR="00064F5D" w:rsidRPr="00251AE3">
        <w:rPr>
          <w:highlight w:val="yellow"/>
        </w:rPr>
        <w:t>Add on here</w:t>
      </w:r>
      <w:r w:rsidR="00064F5D" w:rsidRPr="00251AE3">
        <w:t>)</w:t>
      </w:r>
      <w:bookmarkEnd w:id="30"/>
    </w:p>
    <w:p w14:paraId="78E29D7E" w14:textId="77E33449" w:rsidR="00D858BC" w:rsidRPr="00251AE3" w:rsidRDefault="00D858BC" w:rsidP="00F74708">
      <w:pPr>
        <w:pStyle w:val="BodyText"/>
      </w:pPr>
      <w:r w:rsidRPr="00251AE3">
        <w:t xml:space="preserve">The research </w:t>
      </w:r>
      <w:r w:rsidR="00890257" w:rsidRPr="00251AE3">
        <w:t>contributes to explain and interpret various predictive models to support decision-making and increase the company's bottom line</w:t>
      </w:r>
      <w:r w:rsidRPr="00251AE3">
        <w:t xml:space="preserve"> by flagging customers that are going to churn. This will help </w:t>
      </w:r>
      <w:r w:rsidR="006A001D" w:rsidRPr="00251AE3">
        <w:t>the telecom company</w:t>
      </w:r>
      <w:r w:rsidRPr="00251AE3">
        <w:t xml:space="preserve"> allocate </w:t>
      </w:r>
      <w:r w:rsidR="006A001D" w:rsidRPr="00251AE3">
        <w:t xml:space="preserve">the optimal </w:t>
      </w:r>
      <w:r w:rsidRPr="00251AE3">
        <w:t xml:space="preserve">budget and </w:t>
      </w:r>
      <w:r w:rsidR="006A001D" w:rsidRPr="00251AE3">
        <w:t>effort</w:t>
      </w:r>
      <w:r w:rsidRPr="00251AE3">
        <w:t xml:space="preserve"> </w:t>
      </w:r>
      <w:r w:rsidR="006A001D" w:rsidRPr="00251AE3">
        <w:t>directed at</w:t>
      </w:r>
      <w:r w:rsidRPr="00251AE3">
        <w:t xml:space="preserve"> customers that are likely to churn by running targeted campaigns. The sales team will be able to offer value</w:t>
      </w:r>
      <w:r w:rsidR="005B5451" w:rsidRPr="00251AE3">
        <w:t xml:space="preserve"> </w:t>
      </w:r>
      <w:r w:rsidRPr="00251AE3">
        <w:t>add</w:t>
      </w:r>
      <w:r w:rsidR="005B5451" w:rsidRPr="00251AE3">
        <w:t>-ons</w:t>
      </w:r>
      <w:r w:rsidRPr="00251AE3">
        <w:t xml:space="preserve"> to high-risk and high-value customers. This can help the company </w:t>
      </w:r>
      <w:r w:rsidR="005B5451" w:rsidRPr="00251AE3">
        <w:t>recogni</w:t>
      </w:r>
      <w:r w:rsidR="00BD6AB6" w:rsidRPr="00251AE3">
        <w:t>s</w:t>
      </w:r>
      <w:r w:rsidR="005B5451" w:rsidRPr="00251AE3">
        <w:t>e</w:t>
      </w:r>
      <w:r w:rsidRPr="00251AE3">
        <w:t xml:space="preserve"> </w:t>
      </w:r>
      <w:r w:rsidR="00890257" w:rsidRPr="00251AE3">
        <w:t>its customers' pain point</w:t>
      </w:r>
      <w:r w:rsidRPr="00251AE3">
        <w:t>s and ultimately help in fundamental policy changes that can increase the overall profit.</w:t>
      </w:r>
    </w:p>
    <w:p w14:paraId="17C6211D" w14:textId="77777777" w:rsidR="00D858BC" w:rsidRPr="00251AE3" w:rsidRDefault="00D858BC" w:rsidP="00F74708">
      <w:pPr>
        <w:pStyle w:val="BodyText"/>
      </w:pPr>
    </w:p>
    <w:p w14:paraId="5D6D7E88" w14:textId="77777777" w:rsidR="00D858BC" w:rsidRPr="00251AE3" w:rsidRDefault="00D858BC" w:rsidP="00F74708">
      <w:pPr>
        <w:rPr>
          <w:rFonts w:eastAsiaTheme="majorEastAsia"/>
          <w:color w:val="345A8A" w:themeColor="accent1" w:themeShade="B5"/>
          <w:sz w:val="40"/>
          <w:szCs w:val="32"/>
        </w:rPr>
      </w:pPr>
      <w:r w:rsidRPr="00251AE3">
        <w:lastRenderedPageBreak/>
        <w:br w:type="page"/>
      </w:r>
    </w:p>
    <w:p w14:paraId="0B407402" w14:textId="6A1FB4F1" w:rsidR="0034057A" w:rsidRPr="00251AE3" w:rsidRDefault="0021550A" w:rsidP="00F74708">
      <w:pPr>
        <w:pStyle w:val="Heading2"/>
      </w:pPr>
      <w:bookmarkStart w:id="31" w:name="_Toc67153907"/>
      <w:r w:rsidRPr="00251AE3">
        <w:lastRenderedPageBreak/>
        <w:t xml:space="preserve">1.7 </w:t>
      </w:r>
      <w:r w:rsidRPr="00251AE3">
        <w:rPr>
          <w:highlight w:val="yellow"/>
        </w:rPr>
        <w:t>Structure of Study</w:t>
      </w:r>
      <w:bookmarkEnd w:id="31"/>
    </w:p>
    <w:p w14:paraId="4D48A736" w14:textId="77777777" w:rsidR="003C7EBB" w:rsidRPr="00251AE3" w:rsidRDefault="005F3B65" w:rsidP="00F74708">
      <w:r w:rsidRPr="00251AE3">
        <w:t xml:space="preserve">The structure of the </w:t>
      </w:r>
      <w:r w:rsidR="00FE1092" w:rsidRPr="00251AE3">
        <w:t>study</w:t>
      </w:r>
      <w:r w:rsidRPr="00251AE3">
        <w:t xml:space="preserve"> is </w:t>
      </w:r>
      <w:r w:rsidR="00FE1092" w:rsidRPr="00251AE3">
        <w:t xml:space="preserve">as follows. Chapter 1 discusses the background of the </w:t>
      </w:r>
      <w:r w:rsidR="00C5798B" w:rsidRPr="00251AE3">
        <w:t>Customer Churn Analysis in the Telecom Industry</w:t>
      </w:r>
      <w:r w:rsidR="00064F5D" w:rsidRPr="00251AE3">
        <w:t xml:space="preserve">. The </w:t>
      </w:r>
      <w:r w:rsidR="009B0F78" w:rsidRPr="00251AE3">
        <w:t>study's aim and objectives</w:t>
      </w:r>
      <w:r w:rsidR="00C1070E" w:rsidRPr="00251AE3">
        <w:t>,</w:t>
      </w:r>
      <w:r w:rsidR="00064F5D" w:rsidRPr="00251AE3">
        <w:t xml:space="preserve"> along with the research questions</w:t>
      </w:r>
      <w:r w:rsidR="00C1070E" w:rsidRPr="00251AE3">
        <w:t>,</w:t>
      </w:r>
      <w:r w:rsidR="00064F5D" w:rsidRPr="00251AE3">
        <w:t xml:space="preserve"> are discussed in Section 1.3 and Section 1.4. The s</w:t>
      </w:r>
      <w:r w:rsidR="009B0F78" w:rsidRPr="00251AE3">
        <w:t>tudy's significance</w:t>
      </w:r>
      <w:r w:rsidR="00064F5D" w:rsidRPr="00251AE3">
        <w:t xml:space="preserve"> to the Telecom Industry </w:t>
      </w:r>
      <w:r w:rsidR="00C1070E" w:rsidRPr="00251AE3">
        <w:t>is</w:t>
      </w:r>
      <w:r w:rsidR="00064F5D" w:rsidRPr="00251AE3">
        <w:t xml:space="preserve"> discussed in Section 1.6</w:t>
      </w:r>
      <w:r w:rsidR="00C1070E" w:rsidRPr="00251AE3">
        <w:t>,</w:t>
      </w:r>
      <w:r w:rsidR="00064F5D" w:rsidRPr="00251AE3">
        <w:t xml:space="preserve"> along with </w:t>
      </w:r>
      <w:r w:rsidR="00C1070E" w:rsidRPr="00251AE3">
        <w:t xml:space="preserve">the </w:t>
      </w:r>
      <w:r w:rsidR="00064F5D" w:rsidRPr="00251AE3">
        <w:t>contribution to the identification of churn as a driver for business growth.</w:t>
      </w:r>
    </w:p>
    <w:p w14:paraId="64A1FA67" w14:textId="77777777" w:rsidR="00F7501A" w:rsidRPr="00251AE3" w:rsidRDefault="00F7501A" w:rsidP="00F74708"/>
    <w:p w14:paraId="4AB9A3F0" w14:textId="3A763A29" w:rsidR="00C04BBB" w:rsidRPr="00251AE3" w:rsidRDefault="00064F5D" w:rsidP="00F74708">
      <w:r w:rsidRPr="00251AE3">
        <w:t xml:space="preserve">Chapter 2 has been structured to state </w:t>
      </w:r>
      <w:r w:rsidR="00605136" w:rsidRPr="00251AE3">
        <w:t>the t</w:t>
      </w:r>
      <w:r w:rsidR="009B0F78" w:rsidRPr="00251AE3">
        <w:t>elecom industry's theoretical understanding</w:t>
      </w:r>
      <w:r w:rsidR="00605136" w:rsidRPr="00251AE3">
        <w:t xml:space="preserve"> and highlights the work carried out to identify customer attrition. </w:t>
      </w:r>
      <w:r w:rsidR="00C1070E" w:rsidRPr="00251AE3">
        <w:t xml:space="preserve">Analytics and visualisation play a </w:t>
      </w:r>
      <w:r w:rsidR="009B0F78" w:rsidRPr="00251AE3">
        <w:t>pivotal</w:t>
      </w:r>
      <w:r w:rsidR="00C1070E" w:rsidRPr="00251AE3">
        <w:t xml:space="preserve"> role </w:t>
      </w:r>
      <w:r w:rsidR="009B0F78" w:rsidRPr="00251AE3">
        <w:t>in performing predictive modelling on telecom data; this has been highlighted in Section 2.4 to understand how machine learning is being used to identify customers</w:t>
      </w:r>
      <w:r w:rsidR="00914726" w:rsidRPr="00251AE3">
        <w:t xml:space="preserve"> at a high risk of attrition.</w:t>
      </w:r>
      <w:r w:rsidR="00F923B7" w:rsidRPr="00251AE3">
        <w:t xml:space="preserve"> Feature engineering and visuali</w:t>
      </w:r>
      <w:r w:rsidR="00C1070E" w:rsidRPr="00251AE3">
        <w:t>s</w:t>
      </w:r>
      <w:r w:rsidR="00F923B7" w:rsidRPr="00251AE3">
        <w:t xml:space="preserve">ation techniques for exploratory data analysis have also been discussed in </w:t>
      </w:r>
      <w:r w:rsidR="00465829" w:rsidRPr="00251AE3">
        <w:t>S</w:t>
      </w:r>
      <w:r w:rsidR="00F923B7" w:rsidRPr="00251AE3">
        <w:t>ection</w:t>
      </w:r>
      <w:r w:rsidR="00465829" w:rsidRPr="00251AE3">
        <w:t xml:space="preserve"> 2.5</w:t>
      </w:r>
      <w:r w:rsidR="00C1070E" w:rsidRPr="00251AE3">
        <w:t>,</w:t>
      </w:r>
      <w:r w:rsidR="00465829" w:rsidRPr="00251AE3">
        <w:t xml:space="preserve"> followed by a detailed review of related Customer Churn and Telecom research papers in Section 2.6.</w:t>
      </w:r>
      <w:r w:rsidR="00574CA2" w:rsidRPr="00251AE3">
        <w:t xml:space="preserve"> Discussion on the literature survey carried out is done in Section 2.7</w:t>
      </w:r>
      <w:r w:rsidR="00C1070E" w:rsidRPr="00251AE3">
        <w:t>,</w:t>
      </w:r>
      <w:r w:rsidR="00574CA2" w:rsidRPr="00251AE3">
        <w:t xml:space="preserve"> along with the summary of the work carried out in Chapter 2 is done in Section 2.8 to conclude.</w:t>
      </w:r>
    </w:p>
    <w:p w14:paraId="49BB3911" w14:textId="77777777" w:rsidR="00F7501A" w:rsidRPr="00251AE3" w:rsidRDefault="00F7501A" w:rsidP="00F74708"/>
    <w:p w14:paraId="6DDC08CD" w14:textId="35103482" w:rsidR="005D02F0" w:rsidRPr="00251AE3" w:rsidRDefault="000B4FCF" w:rsidP="00F74708">
      <w:pPr>
        <w:rPr>
          <w:rFonts w:eastAsiaTheme="majorEastAsia"/>
          <w:b/>
          <w:bCs/>
          <w:color w:val="345A8A" w:themeColor="accent1" w:themeShade="B5"/>
          <w:sz w:val="32"/>
          <w:szCs w:val="32"/>
        </w:rPr>
      </w:pPr>
      <w:r w:rsidRPr="00251AE3">
        <w:t xml:space="preserve">Components of Chapter 3 discusses the research methodology and the proposed research framework for the dissertation. The </w:t>
      </w:r>
      <w:r w:rsidR="009B0F78" w:rsidRPr="00251AE3">
        <w:t>study's framework</w:t>
      </w:r>
      <w:r w:rsidRPr="00251AE3">
        <w:t xml:space="preserve"> is described under research design to present the approach for the proposed model through the steps of data selection, data pre-processing, data transformation, data visuali</w:t>
      </w:r>
      <w:r w:rsidR="00C1070E" w:rsidRPr="00251AE3">
        <w:t>s</w:t>
      </w:r>
      <w:r w:rsidRPr="00251AE3">
        <w:t xml:space="preserve">ation, class balancing, model building, model evaluation and model deployment in the subsequent sub-sections under Section 3.2. Section 3.3 explains the </w:t>
      </w:r>
      <w:r w:rsidR="00C10F2E" w:rsidRPr="00251AE3">
        <w:t xml:space="preserve">proposed model to be employed based on the experiments carried out. Finally, the classification model to evaluate the customers </w:t>
      </w:r>
      <w:r w:rsidR="009B0F78" w:rsidRPr="00251AE3">
        <w:t>at a high risk of churn in the telecom industry, along with the evaluation methods</w:t>
      </w:r>
      <w:r w:rsidR="00812BF0" w:rsidRPr="00251AE3">
        <w:t xml:space="preserve"> and next steps</w:t>
      </w:r>
      <w:r w:rsidR="00550B45" w:rsidRPr="00251AE3">
        <w:t>,</w:t>
      </w:r>
      <w:r w:rsidR="00812BF0" w:rsidRPr="00251AE3">
        <w:t xml:space="preserve"> is discussed in Section 3.4, the summary.</w:t>
      </w:r>
      <w:r w:rsidR="00574CA2" w:rsidRPr="00251AE3">
        <w:tab/>
      </w:r>
      <w:r w:rsidR="00064F5D" w:rsidRPr="00251AE3">
        <w:br/>
      </w:r>
    </w:p>
    <w:p w14:paraId="376BA68E" w14:textId="77777777" w:rsidR="00857CD8" w:rsidRPr="00251AE3" w:rsidRDefault="00857CD8" w:rsidP="00F74708">
      <w:pPr>
        <w:rPr>
          <w:rFonts w:eastAsiaTheme="majorEastAsia"/>
          <w:color w:val="345A8A" w:themeColor="accent1" w:themeShade="B5"/>
          <w:sz w:val="40"/>
          <w:szCs w:val="32"/>
        </w:rPr>
      </w:pPr>
      <w:r w:rsidRPr="00251AE3">
        <w:lastRenderedPageBreak/>
        <w:br w:type="page"/>
      </w:r>
    </w:p>
    <w:p w14:paraId="139AD3E9" w14:textId="76586019" w:rsidR="0034057A" w:rsidRPr="00251AE3" w:rsidRDefault="0034057A" w:rsidP="00F74708">
      <w:pPr>
        <w:pStyle w:val="Heading1"/>
      </w:pPr>
      <w:bookmarkStart w:id="32" w:name="_Toc67153908"/>
      <w:r w:rsidRPr="00251AE3">
        <w:lastRenderedPageBreak/>
        <w:t>C</w:t>
      </w:r>
      <w:r w:rsidR="00635CB3" w:rsidRPr="00251AE3">
        <w:t>HAPTER</w:t>
      </w:r>
      <w:r w:rsidRPr="00251AE3">
        <w:t xml:space="preserve"> 2</w:t>
      </w:r>
      <w:r w:rsidR="00635CB3" w:rsidRPr="00251AE3">
        <w:t>:</w:t>
      </w:r>
      <w:r w:rsidR="0021550A" w:rsidRPr="00251AE3">
        <w:t xml:space="preserve"> </w:t>
      </w:r>
      <w:r w:rsidR="00635CB3" w:rsidRPr="00251AE3">
        <w:t>LITERATURE REVIEW</w:t>
      </w:r>
      <w:bookmarkEnd w:id="32"/>
    </w:p>
    <w:p w14:paraId="29F1E3AF" w14:textId="295D9292" w:rsidR="004A04CE" w:rsidRPr="00251AE3" w:rsidRDefault="002E4C81" w:rsidP="00F74708">
      <w:pPr>
        <w:pStyle w:val="BodyText"/>
      </w:pPr>
      <w:r w:rsidRPr="00251AE3">
        <w:t xml:space="preserve">A </w:t>
      </w:r>
      <w:r w:rsidR="00491054" w:rsidRPr="00251AE3">
        <w:t xml:space="preserve">thorough </w:t>
      </w:r>
      <w:r w:rsidRPr="00251AE3">
        <w:t xml:space="preserve">survey of the research </w:t>
      </w:r>
      <w:r w:rsidR="00491054" w:rsidRPr="00251AE3">
        <w:t xml:space="preserve">and work done </w:t>
      </w:r>
      <w:r w:rsidRPr="00251AE3">
        <w:t xml:space="preserve">in the </w:t>
      </w:r>
      <w:r w:rsidR="00491054" w:rsidRPr="00251AE3">
        <w:t xml:space="preserve">field of customer attrition, especially those involved in the space of the telecom industry will help us understand the advantages and disadvantages of a plethora of techniques. Through this literature review, we will set a baseline to understand the expected standard </w:t>
      </w:r>
      <w:r w:rsidR="002168B5" w:rsidRPr="00251AE3">
        <w:t>to implement</w:t>
      </w:r>
      <w:r w:rsidR="00491054" w:rsidRPr="00251AE3">
        <w:t xml:space="preserve"> a robust classification model to predict customers at a high risk of churn</w:t>
      </w:r>
      <w:r w:rsidR="002168B5" w:rsidRPr="00251AE3">
        <w:t xml:space="preserve"> in the telecom industry</w:t>
      </w:r>
      <w:r w:rsidR="00491054" w:rsidRPr="00251AE3">
        <w:t>.</w:t>
      </w:r>
      <w:r w:rsidR="002168B5" w:rsidRPr="00251AE3">
        <w:t xml:space="preserve"> The </w:t>
      </w:r>
      <w:r w:rsidR="003D7F6F" w:rsidRPr="00251AE3">
        <w:t xml:space="preserve">approaches leveraged by the authors range from using algorithms such as ANN, SVM etc., using efficient pre-processing and feature engineering and some even included social </w:t>
      </w:r>
      <w:r w:rsidR="003D7F6F" w:rsidRPr="00251AE3">
        <w:fldChar w:fldCharType="begin" w:fldLock="1"/>
      </w:r>
      <w:r w:rsidR="001229BF" w:rsidRPr="00251AE3">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003D7F6F" w:rsidRPr="00251AE3">
        <w:fldChar w:fldCharType="separate"/>
      </w:r>
      <w:r w:rsidR="003D7F6F" w:rsidRPr="00251AE3">
        <w:t>(Oskarsdottir et al., 2016)</w:t>
      </w:r>
      <w:r w:rsidR="003D7F6F" w:rsidRPr="00251AE3">
        <w:fldChar w:fldCharType="end"/>
      </w:r>
      <w:r w:rsidR="00D94C2E" w:rsidRPr="00251AE3">
        <w:t xml:space="preserve">. Through this survey, we will also be able to understand the methods that other authors have used to solve traditional churn problems </w:t>
      </w:r>
      <w:r w:rsidR="00D94C2E" w:rsidRPr="00251AE3">
        <w:fldChar w:fldCharType="begin" w:fldLock="1"/>
      </w:r>
      <w:r w:rsidR="006F2DA1" w:rsidRPr="00251AE3">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D94C2E" w:rsidRPr="00251AE3">
        <w:fldChar w:fldCharType="separate"/>
      </w:r>
      <w:r w:rsidR="00D94C2E" w:rsidRPr="00251AE3">
        <w:t>(Umayaparvathi and Iyakutti, 2016)</w:t>
      </w:r>
      <w:r w:rsidR="00D94C2E" w:rsidRPr="00251AE3">
        <w:fldChar w:fldCharType="end"/>
      </w:r>
      <w:r w:rsidR="00D94C2E" w:rsidRPr="00251AE3">
        <w:t>.</w:t>
      </w:r>
      <w:bookmarkStart w:id="33" w:name="_Toc67153909"/>
      <w:r w:rsidR="004A04CE" w:rsidRPr="00251AE3">
        <w:tab/>
      </w:r>
    </w:p>
    <w:p w14:paraId="1EE2FC03" w14:textId="1BEA7DF0" w:rsidR="0087021D" w:rsidRPr="00251AE3" w:rsidRDefault="0034057A" w:rsidP="00F74708">
      <w:pPr>
        <w:pStyle w:val="Heading2"/>
      </w:pPr>
      <w:r w:rsidRPr="00251AE3">
        <w:t>2.1</w:t>
      </w:r>
      <w:r w:rsidR="005D02F0" w:rsidRPr="00251AE3">
        <w:t xml:space="preserve"> Introduction</w:t>
      </w:r>
      <w:bookmarkEnd w:id="33"/>
    </w:p>
    <w:p w14:paraId="0DEE2BB8" w14:textId="6981EA47" w:rsidR="004A04CE" w:rsidRPr="00251AE3" w:rsidRDefault="00B94484" w:rsidP="00F74708">
      <w:pPr>
        <w:pStyle w:val="BodyText"/>
      </w:pPr>
      <w:r w:rsidRPr="00251AE3">
        <w:t>In</w:t>
      </w:r>
      <w:r w:rsidR="0001496C" w:rsidRPr="00251AE3">
        <w:t xml:space="preserve"> this chapter, we will </w:t>
      </w:r>
      <w:r w:rsidR="008D04FE" w:rsidRPr="00251AE3">
        <w:t>provide a review</w:t>
      </w:r>
      <w:r w:rsidR="00F24055" w:rsidRPr="00251AE3">
        <w:t xml:space="preserve"> of how</w:t>
      </w:r>
      <w:r w:rsidR="008D04FE" w:rsidRPr="00251AE3">
        <w:t xml:space="preserve"> </w:t>
      </w:r>
      <w:r w:rsidR="00F24055" w:rsidRPr="00251AE3">
        <w:t>data analytics</w:t>
      </w:r>
      <w:r w:rsidR="008D04FE" w:rsidRPr="00251AE3">
        <w:t xml:space="preserve"> </w:t>
      </w:r>
      <w:r w:rsidR="00F24055" w:rsidRPr="00251AE3">
        <w:t xml:space="preserve">is </w:t>
      </w:r>
      <w:r w:rsidR="008D04FE" w:rsidRPr="00251AE3">
        <w:t xml:space="preserve">used in the telecom industry to </w:t>
      </w:r>
      <w:r w:rsidR="00F24055" w:rsidRPr="00251AE3">
        <w:t>identify customers that are at a high risk of attrition and the data driven processes followed to set the baseline of the techniques that have been carried out in the industry so far.</w:t>
      </w:r>
      <w:r w:rsidR="001C1323" w:rsidRPr="00251AE3">
        <w:t xml:space="preserve"> In Section 2.2, we will review data driven techniques, how to implement them and the effect they can have on the customer base. Through Section 2.3 and Section 2.4, we will focus on feature engineering for the data and how we can handle class imbalance. Efficiently carrying out data preprocessing will help us obtain better results in the next stages of implementing machine learning and validation via k-fold cross validation in Section 2.5 and Section 2.6.</w:t>
      </w:r>
      <w:r w:rsidR="00AA3D3D" w:rsidRPr="00251AE3">
        <w:t xml:space="preserve"> Through the literature review, we will </w:t>
      </w:r>
      <w:r w:rsidR="00BC1291" w:rsidRPr="00251AE3">
        <w:t>also understand the evaluation methods used to assess the performance of the models. In Section 2.7, we will review evaluation metrics that are used for classification</w:t>
      </w:r>
      <w:r w:rsidR="00AC5039" w:rsidRPr="00251AE3">
        <w:t>. Finally, we will conclude the article by discussing our learning from the related research in Section 2.9 and summarize our learnings in Section 2.10. The algorithms and methods as implemented by the researchers has also been detailed out for reference.</w:t>
      </w:r>
    </w:p>
    <w:p w14:paraId="65370E2F" w14:textId="5C392463" w:rsidR="00EA0537" w:rsidRPr="00251AE3" w:rsidRDefault="005D02F0" w:rsidP="00F74708">
      <w:pPr>
        <w:pStyle w:val="Heading2"/>
      </w:pPr>
      <w:bookmarkStart w:id="34" w:name="_Toc67153910"/>
      <w:r w:rsidRPr="00251AE3">
        <w:lastRenderedPageBreak/>
        <w:t>2.2</w:t>
      </w:r>
      <w:r w:rsidR="0034057A" w:rsidRPr="00251AE3">
        <w:t xml:space="preserve"> </w:t>
      </w:r>
      <w:r w:rsidRPr="00251AE3">
        <w:t xml:space="preserve">Data Analytics in </w:t>
      </w:r>
      <w:r w:rsidR="00EA0537" w:rsidRPr="00251AE3">
        <w:t>the Telecom Industry</w:t>
      </w:r>
      <w:bookmarkEnd w:id="34"/>
    </w:p>
    <w:p w14:paraId="4F39AE33" w14:textId="069F6D4B" w:rsidR="00C22DAB" w:rsidRPr="00251AE3" w:rsidRDefault="00760677" w:rsidP="00F74708">
      <w:pPr>
        <w:pStyle w:val="BodyText"/>
      </w:pPr>
      <w:r w:rsidRPr="00251AE3">
        <w:t xml:space="preserve">The telecom industry </w:t>
      </w:r>
      <w:r w:rsidR="00D229D8" w:rsidRPr="00251AE3">
        <w:t>is the backbone of a nation. To have a higher stake in the Industrial Revolution 4.0, telecom operators need to focus on improving their CRM infrastructure to move from a</w:t>
      </w:r>
      <w:r w:rsidR="00355E7A" w:rsidRPr="00251AE3">
        <w:t>n internal</w:t>
      </w:r>
      <w:r w:rsidR="00D229D8" w:rsidRPr="00251AE3">
        <w:t xml:space="preserve"> support system to a </w:t>
      </w:r>
      <w:r w:rsidR="00355E7A" w:rsidRPr="00251AE3">
        <w:t xml:space="preserve">strong </w:t>
      </w:r>
      <w:r w:rsidR="00D229D8" w:rsidRPr="00251AE3">
        <w:t>value proposition</w:t>
      </w:r>
      <w:r w:rsidR="00355E7A" w:rsidRPr="00251AE3">
        <w:t xml:space="preserve"> for customers and other stakeholders </w:t>
      </w:r>
      <w:r w:rsidR="006F2DA1" w:rsidRPr="00251AE3">
        <w:fldChar w:fldCharType="begin" w:fldLock="1"/>
      </w:r>
      <w:r w:rsidR="00B17E52" w:rsidRPr="00251AE3">
        <w:instrText>ADDIN CSL_CITATION {"citationItems":[{"id":"ITEM-1","itemData":{"DOI":"10.1007/978-981-10-6301-5_6","abstract":"From analog telecommunication over 100 years ago and digital telecommunication in the 1980s to the Internet, which saw explosive growth in the early 21st century, global telecommunication has gone through 3 eras---telecommunication 1.0, telecommunication 2.0 and telecommunication 3.0. In these eras, consumers are provided with cheaper and better telecommunication services and the global telecommunication industry is becoming increasingly prosperous.","author":[{"dropping-particle":"","family":"Li","given":"Zhengmao","non-dropping-particle":"","parse-names":false,"suffix":""},{"dropping-particle":"","family":"Li","given":"Zhengmao","non-dropping-particle":"","parse-names":false,"suffix":""}],"container-title":"Telecommunication 4.0","id":"ITEM-1","issued":{"date-parts":[["2018"]]},"page":"107-133","publisher":"Springer Singapore","title":"Telecommunication 4.0: Opportunities and Challenges","type":"chapter"},"uris":["http://www.mendeley.com/documents/?uuid=0a1732ca-f956-3ccc-a496-e890a9363bc5"]}],"mendeley":{"formattedCitation":"(Li and Li, 2018)","plainTextFormattedCitation":"(Li and Li, 2018)","previouslyFormattedCitation":"(Li and Li, 2018)"},"properties":{"noteIndex":0},"schema":"https://github.com/citation-style-language/schema/raw/master/csl-citation.json"}</w:instrText>
      </w:r>
      <w:r w:rsidR="006F2DA1" w:rsidRPr="00251AE3">
        <w:fldChar w:fldCharType="separate"/>
      </w:r>
      <w:r w:rsidR="006F2DA1" w:rsidRPr="00251AE3">
        <w:t>(Li and Li, 2018)</w:t>
      </w:r>
      <w:r w:rsidR="006F2DA1" w:rsidRPr="00251AE3">
        <w:fldChar w:fldCharType="end"/>
      </w:r>
      <w:r w:rsidR="008F4BE5" w:rsidRPr="00251AE3">
        <w:t>.</w:t>
      </w:r>
      <w:r w:rsidR="006F2DA1" w:rsidRPr="00251AE3">
        <w:t xml:space="preserve"> </w:t>
      </w:r>
      <w:r w:rsidR="0075525B" w:rsidRPr="00251AE3">
        <w:t>A</w:t>
      </w:r>
      <w:r w:rsidR="00E36003" w:rsidRPr="00251AE3">
        <w:t xml:space="preserve">ttracting new customers </w:t>
      </w:r>
      <w:r w:rsidR="0075525B" w:rsidRPr="00251AE3">
        <w:t xml:space="preserve">may seem like a feasible way to grow market share, </w:t>
      </w:r>
      <w:r w:rsidR="00E36003" w:rsidRPr="00251AE3">
        <w:t xml:space="preserve">but </w:t>
      </w:r>
      <w:r w:rsidR="0075525B" w:rsidRPr="00251AE3">
        <w:t xml:space="preserve">the real </w:t>
      </w:r>
      <w:r w:rsidR="00E36003" w:rsidRPr="00251AE3">
        <w:t xml:space="preserve">growth and value drivers lie </w:t>
      </w:r>
      <w:r w:rsidR="0075525B" w:rsidRPr="00251AE3">
        <w:t>within the system</w:t>
      </w:r>
      <w:r w:rsidR="00E36003" w:rsidRPr="00251AE3">
        <w:t>; gaining new customers is 5 to 10 times more expensive than focusing on keeping existing customers loyal</w:t>
      </w:r>
      <w:r w:rsidR="00B17E52" w:rsidRPr="00251AE3">
        <w:t xml:space="preserve"> </w:t>
      </w:r>
      <w:r w:rsidR="00B17E52" w:rsidRPr="00251AE3">
        <w:fldChar w:fldCharType="begin" w:fldLock="1"/>
      </w:r>
      <w:r w:rsidR="00152124" w:rsidRPr="00251AE3">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B17E52" w:rsidRPr="00251AE3">
        <w:fldChar w:fldCharType="separate"/>
      </w:r>
      <w:r w:rsidR="00B17E52" w:rsidRPr="00251AE3">
        <w:t>(Ebrah and Elnasir, 2019)</w:t>
      </w:r>
      <w:r w:rsidR="00B17E52" w:rsidRPr="00251AE3">
        <w:fldChar w:fldCharType="end"/>
      </w:r>
      <w:r w:rsidR="00E36003" w:rsidRPr="00251AE3">
        <w:t xml:space="preserve">. </w:t>
      </w:r>
      <w:r w:rsidR="00A56B97" w:rsidRPr="00251AE3">
        <w:t>Everyone is talking about data science changing the way industries work.</w:t>
      </w:r>
      <w:r w:rsidR="00EB296B" w:rsidRPr="00251AE3">
        <w:t xml:space="preserve"> Implementation is key here, with a variety of options of options that focus on the explainability and usage of models rather than a black box approach. </w:t>
      </w:r>
    </w:p>
    <w:p w14:paraId="1735DBC9" w14:textId="107B82EE" w:rsidR="003D7212" w:rsidRPr="00251AE3" w:rsidRDefault="00EB296B" w:rsidP="00F74708">
      <w:pPr>
        <w:pStyle w:val="BodyText"/>
      </w:pPr>
      <w:r w:rsidRPr="00251AE3">
        <w:t>Tools such as RapidMiner that can leverage expal</w:t>
      </w:r>
      <w:r w:rsidR="003A5CCC" w:rsidRPr="00251AE3">
        <w:t>i</w:t>
      </w:r>
      <w:r w:rsidRPr="00251AE3">
        <w:t xml:space="preserve">nable models that can be understood by senior management can be a good starting point </w:t>
      </w:r>
      <w:r w:rsidRPr="00251AE3">
        <w:fldChar w:fldCharType="begin" w:fldLock="1"/>
      </w:r>
      <w:r w:rsidRPr="00251AE3">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51AE3">
        <w:fldChar w:fldCharType="separate"/>
      </w:r>
      <w:r w:rsidRPr="00251AE3">
        <w:t>(Halibas et al., 2019)</w:t>
      </w:r>
      <w:r w:rsidRPr="00251AE3">
        <w:fldChar w:fldCharType="end"/>
      </w:r>
      <w:r w:rsidRPr="00251AE3">
        <w:t xml:space="preserve"> for proof of conecpt implementations.</w:t>
      </w:r>
      <w:r w:rsidR="003F19B6" w:rsidRPr="00251AE3">
        <w:t xml:space="preserve"> Developing an in-house custom analytics solution seems to be the long-term aim with most companies requiring a custom setup for churn analysis on account of different datasets, technology stacks, databases and overall requirements. </w:t>
      </w:r>
      <w:r w:rsidR="002C273E" w:rsidRPr="00251AE3">
        <w:t xml:space="preserve">Understanding the </w:t>
      </w:r>
      <w:r w:rsidR="00C22DAB" w:rsidRPr="00251AE3">
        <w:t xml:space="preserve">requirement </w:t>
      </w:r>
      <w:r w:rsidR="00152124" w:rsidRPr="00251AE3">
        <w:t xml:space="preserve">for the </w:t>
      </w:r>
      <w:r w:rsidR="002C273E" w:rsidRPr="00251AE3">
        <w:t xml:space="preserve">cadence of </w:t>
      </w:r>
      <w:r w:rsidR="00152124" w:rsidRPr="00251AE3">
        <w:t>forcasting</w:t>
      </w:r>
      <w:r w:rsidR="002C273E" w:rsidRPr="00251AE3">
        <w:t xml:space="preserve"> based on the model selected is also an important area of research to move from a batch-processing system to a more real-time system </w:t>
      </w:r>
      <w:r w:rsidR="00152124" w:rsidRPr="00251AE3">
        <w:fldChar w:fldCharType="begin" w:fldLock="1"/>
      </w:r>
      <w:r w:rsidR="00AF183E" w:rsidRPr="00251AE3">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52124" w:rsidRPr="00251AE3">
        <w:fldChar w:fldCharType="separate"/>
      </w:r>
      <w:r w:rsidR="00152124" w:rsidRPr="00251AE3">
        <w:t>(Tamuka and Sibanda, 2021)</w:t>
      </w:r>
      <w:r w:rsidR="00152124" w:rsidRPr="00251AE3">
        <w:fldChar w:fldCharType="end"/>
      </w:r>
      <w:r w:rsidR="00152124" w:rsidRPr="00251AE3">
        <w:t xml:space="preserve"> </w:t>
      </w:r>
      <w:r w:rsidR="002C273E" w:rsidRPr="00251AE3">
        <w:t>depending on complex</w:t>
      </w:r>
      <w:r w:rsidR="00152124" w:rsidRPr="00251AE3">
        <w:t>ity of requirements and budget.</w:t>
      </w:r>
    </w:p>
    <w:p w14:paraId="4B13BB5A" w14:textId="44D20DD6" w:rsidR="004979BD" w:rsidRPr="00251AE3" w:rsidRDefault="00EA0537" w:rsidP="00F74708">
      <w:pPr>
        <w:pStyle w:val="Heading2"/>
      </w:pPr>
      <w:bookmarkStart w:id="35" w:name="_Toc67153911"/>
      <w:r w:rsidRPr="00251AE3">
        <w:t xml:space="preserve">2.3 </w:t>
      </w:r>
      <w:r w:rsidR="00444536" w:rsidRPr="00251AE3">
        <w:t>Feature Engineering for Telecom Datasets</w:t>
      </w:r>
      <w:bookmarkEnd w:id="35"/>
    </w:p>
    <w:p w14:paraId="44FC3031" w14:textId="2F15D873" w:rsidR="00640DE7" w:rsidRPr="00251AE3" w:rsidRDefault="00E27C0A" w:rsidP="00A00534">
      <w:pPr>
        <w:pStyle w:val="BodyText"/>
      </w:pPr>
      <w:r w:rsidRPr="00251AE3">
        <w:t xml:space="preserve">Feature engineering is a critical step in the data science flow. Here, we analyze the existing techniques implemented by authors to be able to either pick the </w:t>
      </w:r>
      <w:r w:rsidR="001037DF" w:rsidRPr="00251AE3">
        <w:t xml:space="preserve">significant </w:t>
      </w:r>
      <w:r w:rsidRPr="00251AE3">
        <w:t xml:space="preserve">features from the </w:t>
      </w:r>
      <w:r w:rsidR="001037DF" w:rsidRPr="00251AE3">
        <w:t xml:space="preserve">dataset that can affect churn or </w:t>
      </w:r>
      <w:r w:rsidR="0088539A" w:rsidRPr="00251AE3">
        <w:t>generate new features from the existing set of attributes that can help us predict churn better. Another important task when we perform feature engineering on a dataset is to identify the attributes that have the highest impact on the target variable. This can be done leveraging rigorous algorithms or even tools</w:t>
      </w:r>
      <w:r w:rsidR="00AF183E" w:rsidRPr="00251AE3">
        <w:t xml:space="preserve"> such as RapidMiner </w:t>
      </w:r>
      <w:r w:rsidR="00341AAD" w:rsidRPr="00251AE3">
        <w:t>and</w:t>
      </w:r>
      <w:r w:rsidR="00AF183E" w:rsidRPr="00251AE3">
        <w:t xml:space="preserve"> Azure ML Studio </w:t>
      </w:r>
      <w:r w:rsidR="00AF183E" w:rsidRPr="00251AE3">
        <w:fldChar w:fldCharType="begin" w:fldLock="1"/>
      </w:r>
      <w:r w:rsidR="00E559A7" w:rsidRPr="00251AE3">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00AF183E" w:rsidRPr="00251AE3">
        <w:fldChar w:fldCharType="separate"/>
      </w:r>
      <w:r w:rsidR="00AF183E" w:rsidRPr="00251AE3">
        <w:t>(Thontirawong and Chinchanachokchai, 2021)</w:t>
      </w:r>
      <w:r w:rsidR="00AF183E" w:rsidRPr="00251AE3">
        <w:fldChar w:fldCharType="end"/>
      </w:r>
      <w:r w:rsidR="0058187D" w:rsidRPr="00251AE3">
        <w:t>.</w:t>
      </w:r>
      <w:r w:rsidR="00341AAD" w:rsidRPr="00251AE3">
        <w:t xml:space="preserve"> </w:t>
      </w:r>
      <w:r w:rsidR="00792F5D" w:rsidRPr="00251AE3">
        <w:t xml:space="preserve"> </w:t>
      </w:r>
    </w:p>
    <w:p w14:paraId="42B34B8E" w14:textId="77777777" w:rsidR="009A67D7" w:rsidRPr="00251AE3" w:rsidRDefault="00341AAD" w:rsidP="00A00534">
      <w:pPr>
        <w:pStyle w:val="BodyText"/>
      </w:pPr>
      <w:r w:rsidRPr="00251AE3">
        <w:lastRenderedPageBreak/>
        <w:t>The fusion of multilayer features</w:t>
      </w:r>
      <w:r w:rsidR="00E8237F" w:rsidRPr="00251AE3">
        <w:t xml:space="preserve"> using a framework of complementary fusion </w:t>
      </w:r>
      <w:r w:rsidR="00640DE7" w:rsidRPr="00251AE3">
        <w:t>by employing feature construction and feature factiorization to improve the accuracy for churn prediction</w:t>
      </w:r>
      <w:r w:rsidR="0049063E" w:rsidRPr="00251AE3">
        <w:t xml:space="preserve">. This approach resolved the problem of high dimensionality and imbalance of data. </w:t>
      </w:r>
      <w:r w:rsidR="00E15C13" w:rsidRPr="00251AE3">
        <w:t>F</w:t>
      </w:r>
      <w:r w:rsidR="0049063E" w:rsidRPr="00251AE3">
        <w:t xml:space="preserve">eature selection </w:t>
      </w:r>
      <w:r w:rsidR="00E15C13" w:rsidRPr="00251AE3">
        <w:t>was also attempted and this led to the reappearence of imbalanced data</w:t>
      </w:r>
      <w:r w:rsidR="00E559A7" w:rsidRPr="00251AE3">
        <w:t xml:space="preserve"> </w:t>
      </w:r>
      <w:r w:rsidR="00E559A7" w:rsidRPr="00251AE3">
        <w:fldChar w:fldCharType="begin" w:fldLock="1"/>
      </w:r>
      <w:r w:rsidR="000B620F" w:rsidRPr="00251AE3">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E559A7" w:rsidRPr="00251AE3">
        <w:fldChar w:fldCharType="separate"/>
      </w:r>
      <w:r w:rsidR="00E559A7" w:rsidRPr="00251AE3">
        <w:t>(Ahmed and Linen, 2017)</w:t>
      </w:r>
      <w:r w:rsidR="00E559A7" w:rsidRPr="00251AE3">
        <w:fldChar w:fldCharType="end"/>
      </w:r>
      <w:r w:rsidR="00E15C13" w:rsidRPr="00251AE3">
        <w:t>.</w:t>
      </w:r>
    </w:p>
    <w:p w14:paraId="296FDE09" w14:textId="0C48DAD2" w:rsidR="000B620F" w:rsidRPr="00251AE3" w:rsidRDefault="00E914E2" w:rsidP="00A00534">
      <w:pPr>
        <w:pStyle w:val="BodyText"/>
      </w:pPr>
      <w:r w:rsidRPr="00251AE3">
        <w:t xml:space="preserve"> </w:t>
      </w:r>
      <w:r w:rsidR="000B620F" w:rsidRPr="00251AE3">
        <w:t xml:space="preserve">Novel methods of engineering the data was also used in the </w:t>
      </w:r>
      <w:r w:rsidR="008A3ABD" w:rsidRPr="00251AE3">
        <w:t>research where tokenization was used for categorical attributes</w:t>
      </w:r>
      <w:r w:rsidR="000B620F" w:rsidRPr="00251AE3">
        <w:t xml:space="preserve"> </w:t>
      </w:r>
      <w:r w:rsidR="008A3ABD" w:rsidRPr="00251AE3">
        <w:t xml:space="preserve">and standardization was used to standardize numerical attributes </w:t>
      </w:r>
      <w:r w:rsidR="000B620F" w:rsidRPr="00251AE3">
        <w:fldChar w:fldCharType="begin" w:fldLock="1"/>
      </w:r>
      <w:r w:rsidR="005F5524" w:rsidRPr="00251AE3">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0B620F" w:rsidRPr="00251AE3">
        <w:fldChar w:fldCharType="separate"/>
      </w:r>
      <w:r w:rsidR="000B620F" w:rsidRPr="00251AE3">
        <w:t>(Momin et al., 2020)</w:t>
      </w:r>
      <w:r w:rsidR="000B620F" w:rsidRPr="00251AE3">
        <w:fldChar w:fldCharType="end"/>
      </w:r>
      <w:r w:rsidR="008A3ABD" w:rsidRPr="00251AE3">
        <w:t>.</w:t>
      </w:r>
      <w:r w:rsidR="00527EED" w:rsidRPr="00251AE3">
        <w:t xml:space="preserve"> Novel methods for feature selection such as </w:t>
      </w:r>
      <w:r w:rsidR="00B1647A" w:rsidRPr="00251AE3">
        <w:t>g</w:t>
      </w:r>
      <w:r w:rsidR="00527EED" w:rsidRPr="00251AE3">
        <w:t xml:space="preserve">ravitational </w:t>
      </w:r>
      <w:r w:rsidR="00B1647A" w:rsidRPr="00251AE3">
        <w:t>s</w:t>
      </w:r>
      <w:r w:rsidR="00527EED" w:rsidRPr="00251AE3">
        <w:t xml:space="preserve">earch </w:t>
      </w:r>
      <w:r w:rsidR="00B1647A" w:rsidRPr="00251AE3">
        <w:t>a</w:t>
      </w:r>
      <w:r w:rsidR="00527EED" w:rsidRPr="00251AE3">
        <w:t>lgorithm</w:t>
      </w:r>
      <w:r w:rsidR="00B1647A" w:rsidRPr="00251AE3">
        <w:t xml:space="preserve"> </w:t>
      </w:r>
      <w:r w:rsidR="005F5524" w:rsidRPr="00251AE3">
        <w:fldChar w:fldCharType="begin" w:fldLock="1"/>
      </w:r>
      <w:r w:rsidR="005F5524" w:rsidRPr="00251AE3">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005F5524" w:rsidRPr="00251AE3">
        <w:fldChar w:fldCharType="separate"/>
      </w:r>
      <w:r w:rsidR="005F5524" w:rsidRPr="00251AE3">
        <w:t>(Lalwani et al., 2017)</w:t>
      </w:r>
      <w:r w:rsidR="005F5524" w:rsidRPr="00251AE3">
        <w:fldChar w:fldCharType="end"/>
      </w:r>
      <w:r w:rsidR="00B1647A" w:rsidRPr="00251AE3">
        <w:t xml:space="preserve"> have also been used. GSA</w:t>
      </w:r>
      <w:r w:rsidR="005F5524" w:rsidRPr="00251AE3">
        <w:t xml:space="preserve"> helps reduce the dimensionality of the data and in turn, helps improve the accuracy of the data by optimizing the search for significant features </w:t>
      </w:r>
      <w:r w:rsidR="005F5524" w:rsidRPr="00251AE3">
        <w:fldChar w:fldCharType="begin" w:fldLock="1"/>
      </w:r>
      <w:r w:rsidR="00BA7018" w:rsidRPr="00251AE3">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5F5524" w:rsidRPr="00251AE3">
        <w:fldChar w:fldCharType="separate"/>
      </w:r>
      <w:r w:rsidR="005F5524" w:rsidRPr="00251AE3">
        <w:t>(Lalwani et al., 2021)</w:t>
      </w:r>
      <w:r w:rsidR="005F5524" w:rsidRPr="00251AE3">
        <w:fldChar w:fldCharType="end"/>
      </w:r>
      <w:r w:rsidR="005F5524" w:rsidRPr="00251AE3">
        <w:t>.</w:t>
      </w:r>
    </w:p>
    <w:p w14:paraId="07821C94" w14:textId="7648CB09" w:rsidR="007C6766" w:rsidRPr="00251AE3" w:rsidRDefault="003464F7" w:rsidP="00A00534">
      <w:pPr>
        <w:pStyle w:val="BodyText"/>
      </w:pPr>
      <w:r w:rsidRPr="00251AE3">
        <w:t xml:space="preserve">Methods for data pre-processing tasks such as missiving value imputation have developed well over the last few years. A method used to explore and </w:t>
      </w:r>
      <w:r w:rsidR="00276984" w:rsidRPr="00251AE3">
        <w:t>perform multiple missing value imputations to fill up quantitative variables that suffer from an uneven distribution is Predictive Mean Matching</w:t>
      </w:r>
      <w:r w:rsidR="00BA7018" w:rsidRPr="00251AE3">
        <w:t xml:space="preserve"> </w:t>
      </w:r>
      <w:r w:rsidR="00BA7018" w:rsidRPr="00251AE3">
        <w:fldChar w:fldCharType="begin" w:fldLock="1"/>
      </w:r>
      <w:r w:rsidR="007C6766" w:rsidRPr="00251AE3">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BA7018" w:rsidRPr="00251AE3">
        <w:fldChar w:fldCharType="separate"/>
      </w:r>
      <w:r w:rsidR="00BA7018" w:rsidRPr="00251AE3">
        <w:t>(Mahdi et al., 2020)</w:t>
      </w:r>
      <w:r w:rsidR="00BA7018" w:rsidRPr="00251AE3">
        <w:fldChar w:fldCharType="end"/>
      </w:r>
      <w:r w:rsidR="00BA7018" w:rsidRPr="00251AE3">
        <w:t>.</w:t>
      </w:r>
      <w:r w:rsidRPr="00251AE3">
        <w:t xml:space="preserve"> </w:t>
      </w:r>
      <w:r w:rsidR="007C6766" w:rsidRPr="00251AE3">
        <w:t xml:space="preserve">While some methods used are agnostic to the type of the data, certain mathods assess the uneven distribution of numeric variables by using a logarithmic transformation </w:t>
      </w:r>
      <w:r w:rsidR="007C6766" w:rsidRPr="00251AE3">
        <w:fldChar w:fldCharType="begin" w:fldLock="1"/>
      </w:r>
      <w:r w:rsidR="007C6766" w:rsidRPr="00251AE3">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7C6766" w:rsidRPr="00251AE3">
        <w:fldChar w:fldCharType="separate"/>
      </w:r>
      <w:r w:rsidR="007C6766" w:rsidRPr="00251AE3">
        <w:t>(Tamuka and Sibanda, 2021)</w:t>
      </w:r>
      <w:r w:rsidR="007C6766" w:rsidRPr="00251AE3">
        <w:fldChar w:fldCharType="end"/>
      </w:r>
      <w:r w:rsidR="007C6766" w:rsidRPr="00251AE3">
        <w:t xml:space="preserve">. Categorical variables used in telecom datasets are also converted to numeric variables using techniques such as label encoding or one-hot encoding </w:t>
      </w:r>
      <w:r w:rsidR="007C6766" w:rsidRPr="00251AE3">
        <w:fldChar w:fldCharType="begin" w:fldLock="1"/>
      </w:r>
      <w:r w:rsidR="0030208D" w:rsidRPr="00251AE3">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7C6766" w:rsidRPr="00251AE3">
        <w:fldChar w:fldCharType="separate"/>
      </w:r>
      <w:r w:rsidR="007C6766" w:rsidRPr="00251AE3">
        <w:t>(Agrawal, 2018)</w:t>
      </w:r>
      <w:r w:rsidR="007C6766" w:rsidRPr="00251AE3">
        <w:fldChar w:fldCharType="end"/>
      </w:r>
      <w:r w:rsidR="007C6766" w:rsidRPr="00251AE3">
        <w:t>.</w:t>
      </w:r>
    </w:p>
    <w:p w14:paraId="39884787" w14:textId="250EB2B5" w:rsidR="009D17BF" w:rsidRPr="00251AE3" w:rsidRDefault="007C6766" w:rsidP="004945DD">
      <w:pPr>
        <w:pStyle w:val="BodyText"/>
      </w:pPr>
      <w:r w:rsidRPr="00251AE3">
        <w:t xml:space="preserve">Feature selection is done using attribute scoring methods such as random forest, xgboost and advanced regression, based on which the less significant values are discarded and the effect on the </w:t>
      </w:r>
      <w:r w:rsidR="00961E03" w:rsidRPr="00251AE3">
        <w:t>accuracy of churn prediction</w:t>
      </w:r>
      <w:r w:rsidRPr="00251AE3">
        <w:t xml:space="preserve"> is observed.</w:t>
      </w:r>
      <w:r w:rsidR="0030208D" w:rsidRPr="00251AE3">
        <w:t xml:space="preserve"> Techniques that leverage the correlation with the target variable are also used; the correlation matrix operator </w:t>
      </w:r>
      <w:r w:rsidR="0030208D" w:rsidRPr="00251AE3">
        <w:fldChar w:fldCharType="begin" w:fldLock="1"/>
      </w:r>
      <w:r w:rsidR="0030208D" w:rsidRPr="00251AE3">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30208D" w:rsidRPr="00251AE3">
        <w:fldChar w:fldCharType="separate"/>
      </w:r>
      <w:r w:rsidR="0030208D" w:rsidRPr="00251AE3">
        <w:t>(Halibas et al., 2019)</w:t>
      </w:r>
      <w:r w:rsidR="0030208D" w:rsidRPr="00251AE3">
        <w:fldChar w:fldCharType="end"/>
      </w:r>
      <w:r w:rsidR="0030208D" w:rsidRPr="00251AE3">
        <w:t xml:space="preserve"> is used to perform feature selection and less significant </w:t>
      </w:r>
      <w:r w:rsidR="00497939" w:rsidRPr="00251AE3">
        <w:t>features</w:t>
      </w:r>
      <w:r w:rsidR="0030208D" w:rsidRPr="00251AE3">
        <w:t xml:space="preserve"> </w:t>
      </w:r>
      <w:r w:rsidR="00497939" w:rsidRPr="00251AE3">
        <w:t>were</w:t>
      </w:r>
      <w:r w:rsidR="0030208D" w:rsidRPr="00251AE3">
        <w:t xml:space="preserve"> discarded.</w:t>
      </w:r>
    </w:p>
    <w:p w14:paraId="3FEAA012" w14:textId="0F1A2A17" w:rsidR="009D17BF" w:rsidRPr="00251AE3" w:rsidRDefault="009D17BF">
      <w:pPr>
        <w:widowControl/>
        <w:autoSpaceDE/>
        <w:autoSpaceDN/>
        <w:adjustRightInd/>
        <w:spacing w:before="0" w:after="200" w:line="240" w:lineRule="auto"/>
        <w:jc w:val="left"/>
      </w:pPr>
      <w:r w:rsidRPr="00251AE3">
        <w:br w:type="page"/>
      </w:r>
    </w:p>
    <w:p w14:paraId="47687C3C" w14:textId="74420723" w:rsidR="00EA0537" w:rsidRDefault="009A3306" w:rsidP="00F74708">
      <w:pPr>
        <w:pStyle w:val="Heading2"/>
      </w:pPr>
      <w:bookmarkStart w:id="36" w:name="_Toc67153912"/>
      <w:r w:rsidRPr="00251AE3">
        <w:lastRenderedPageBreak/>
        <w:t xml:space="preserve">2.4 </w:t>
      </w:r>
      <w:r w:rsidR="00444536" w:rsidRPr="00251AE3">
        <w:t>Handling Class Imbalance in Machine Learning</w:t>
      </w:r>
      <w:bookmarkEnd w:id="36"/>
    </w:p>
    <w:p w14:paraId="72E095F3" w14:textId="50106C72" w:rsidR="001C3ECF" w:rsidRPr="00251AE3" w:rsidRDefault="00F772DD" w:rsidP="001C3ECF">
      <w:pPr>
        <w:pStyle w:val="BodyText"/>
      </w:pPr>
      <w:r>
        <w:t>Class imbalance in the dataset exists as we go through</w:t>
      </w:r>
    </w:p>
    <w:p w14:paraId="4A41CD16" w14:textId="08E56ABF" w:rsidR="00F949AD" w:rsidRPr="00251AE3" w:rsidRDefault="00EA0537" w:rsidP="00F74708">
      <w:pPr>
        <w:pStyle w:val="Heading2"/>
      </w:pPr>
      <w:bookmarkStart w:id="37" w:name="_Toc67153913"/>
      <w:r w:rsidRPr="00251AE3">
        <w:t>2.</w:t>
      </w:r>
      <w:r w:rsidR="004979BD" w:rsidRPr="00251AE3">
        <w:t>5</w:t>
      </w:r>
      <w:r w:rsidRPr="00251AE3">
        <w:t xml:space="preserve"> </w:t>
      </w:r>
      <w:r w:rsidR="00444536" w:rsidRPr="00251AE3">
        <w:t>Supervised Machine Learning</w:t>
      </w:r>
      <w:bookmarkEnd w:id="37"/>
    </w:p>
    <w:p w14:paraId="643CD217" w14:textId="3091AA83" w:rsidR="00444536" w:rsidRPr="00251AE3" w:rsidRDefault="00444536" w:rsidP="00F74708">
      <w:pPr>
        <w:pStyle w:val="Heading2"/>
      </w:pPr>
      <w:bookmarkStart w:id="38" w:name="_Toc67153914"/>
      <w:r w:rsidRPr="00251AE3">
        <w:t>2.6 K-Fold Cross Validation</w:t>
      </w:r>
      <w:bookmarkEnd w:id="38"/>
    </w:p>
    <w:p w14:paraId="5F472AB2" w14:textId="2493AD97" w:rsidR="00444536" w:rsidRPr="00251AE3" w:rsidRDefault="00444536" w:rsidP="00F74708">
      <w:pPr>
        <w:pStyle w:val="Heading2"/>
      </w:pPr>
      <w:bookmarkStart w:id="39" w:name="_Toc67153915"/>
      <w:r w:rsidRPr="00251AE3">
        <w:t>2.7 Review of Evaluation Metrics</w:t>
      </w:r>
      <w:r w:rsidR="002C428E" w:rsidRPr="00251AE3">
        <w:t xml:space="preserve"> for Classification</w:t>
      </w:r>
      <w:bookmarkEnd w:id="39"/>
    </w:p>
    <w:p w14:paraId="0F3EF521" w14:textId="77777777" w:rsidR="004226CF" w:rsidRPr="00251AE3" w:rsidRDefault="004226CF" w:rsidP="00F74708">
      <w:pPr>
        <w:rPr>
          <w:rFonts w:eastAsiaTheme="majorEastAsia"/>
          <w:color w:val="345A8A" w:themeColor="accent1" w:themeShade="B5"/>
          <w:sz w:val="40"/>
          <w:szCs w:val="32"/>
        </w:rPr>
      </w:pPr>
      <w:r w:rsidRPr="00251AE3">
        <w:br w:type="page"/>
      </w:r>
    </w:p>
    <w:p w14:paraId="1D617DF4" w14:textId="782DB9A7" w:rsidR="00216E0E" w:rsidRPr="00251AE3" w:rsidRDefault="00444536" w:rsidP="00F74708">
      <w:pPr>
        <w:pStyle w:val="Heading2"/>
      </w:pPr>
      <w:bookmarkStart w:id="40" w:name="_Toc67153916"/>
      <w:r w:rsidRPr="00251AE3">
        <w:lastRenderedPageBreak/>
        <w:t xml:space="preserve">2.8 </w:t>
      </w:r>
      <w:r w:rsidR="002C428E" w:rsidRPr="00251AE3">
        <w:t xml:space="preserve">Related </w:t>
      </w:r>
      <w:r w:rsidR="004226CF" w:rsidRPr="00251AE3">
        <w:t>Research</w:t>
      </w:r>
      <w:r w:rsidR="002C428E" w:rsidRPr="00251AE3">
        <w:t xml:space="preserve"> on Customer Churn Prediction</w:t>
      </w:r>
      <w:bookmarkEnd w:id="40"/>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120342" w:rsidRPr="00251AE3" w14:paraId="355264BF" w14:textId="77777777" w:rsidTr="00E273C0">
        <w:trPr>
          <w:trHeight w:val="467"/>
        </w:trPr>
        <w:tc>
          <w:tcPr>
            <w:tcW w:w="1650" w:type="dxa"/>
            <w:shd w:val="clear" w:color="000000" w:fill="44546A"/>
            <w:noWrap/>
            <w:vAlign w:val="center"/>
            <w:hideMark/>
          </w:tcPr>
          <w:p w14:paraId="1B0EE36B" w14:textId="77777777" w:rsidR="00120342" w:rsidRPr="00251AE3" w:rsidRDefault="00120342" w:rsidP="00F74708">
            <w:r w:rsidRPr="00251AE3">
              <w:t>Authors</w:t>
            </w:r>
          </w:p>
        </w:tc>
        <w:tc>
          <w:tcPr>
            <w:tcW w:w="860" w:type="dxa"/>
            <w:shd w:val="clear" w:color="000000" w:fill="44546A"/>
            <w:noWrap/>
            <w:vAlign w:val="center"/>
            <w:hideMark/>
          </w:tcPr>
          <w:p w14:paraId="25373380" w14:textId="77777777" w:rsidR="00120342" w:rsidRPr="00251AE3" w:rsidRDefault="00120342" w:rsidP="00F74708">
            <w:r w:rsidRPr="00251AE3">
              <w:t>Year</w:t>
            </w:r>
          </w:p>
        </w:tc>
        <w:tc>
          <w:tcPr>
            <w:tcW w:w="2862" w:type="dxa"/>
            <w:shd w:val="clear" w:color="000000" w:fill="44546A"/>
            <w:noWrap/>
            <w:vAlign w:val="center"/>
            <w:hideMark/>
          </w:tcPr>
          <w:p w14:paraId="51BF6EBF" w14:textId="77777777" w:rsidR="00120342" w:rsidRPr="00251AE3" w:rsidRDefault="00120342" w:rsidP="00F74708">
            <w:r w:rsidRPr="00251AE3">
              <w:t>Feature Engineering</w:t>
            </w:r>
          </w:p>
        </w:tc>
        <w:tc>
          <w:tcPr>
            <w:tcW w:w="4020" w:type="dxa"/>
            <w:shd w:val="clear" w:color="000000" w:fill="44546A"/>
            <w:noWrap/>
            <w:vAlign w:val="center"/>
            <w:hideMark/>
          </w:tcPr>
          <w:p w14:paraId="38086689" w14:textId="77777777" w:rsidR="00120342" w:rsidRPr="00251AE3" w:rsidRDefault="00120342" w:rsidP="00F74708">
            <w:r w:rsidRPr="00251AE3">
              <w:t>Model</w:t>
            </w:r>
          </w:p>
        </w:tc>
      </w:tr>
      <w:tr w:rsidR="00120342" w:rsidRPr="00251AE3" w14:paraId="5F20421F" w14:textId="77777777" w:rsidTr="00E273C0">
        <w:trPr>
          <w:trHeight w:val="2951"/>
        </w:trPr>
        <w:tc>
          <w:tcPr>
            <w:tcW w:w="1650" w:type="dxa"/>
            <w:shd w:val="clear" w:color="auto" w:fill="auto"/>
            <w:noWrap/>
            <w:vAlign w:val="center"/>
            <w:hideMark/>
          </w:tcPr>
          <w:p w14:paraId="6B766036" w14:textId="79C46B6C" w:rsidR="00120342" w:rsidRPr="00251AE3" w:rsidRDefault="00120342" w:rsidP="00F74708">
            <w:r w:rsidRPr="00251AE3">
              <w:t> </w:t>
            </w:r>
            <w:r w:rsidR="00A96D6E" w:rsidRPr="00251AE3">
              <w:fldChar w:fldCharType="begin" w:fldLock="1"/>
            </w:r>
            <w:r w:rsidR="00A96D6E" w:rsidRPr="00251AE3">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A96D6E" w:rsidRPr="00251AE3">
              <w:fldChar w:fldCharType="separate"/>
            </w:r>
            <w:r w:rsidR="00A96D6E" w:rsidRPr="00251AE3">
              <w:t>(Tamuka and Sibanda, 2021)</w:t>
            </w:r>
            <w:r w:rsidR="00A96D6E" w:rsidRPr="00251AE3">
              <w:fldChar w:fldCharType="end"/>
            </w:r>
          </w:p>
        </w:tc>
        <w:tc>
          <w:tcPr>
            <w:tcW w:w="860" w:type="dxa"/>
            <w:shd w:val="clear" w:color="auto" w:fill="auto"/>
            <w:noWrap/>
            <w:vAlign w:val="center"/>
            <w:hideMark/>
          </w:tcPr>
          <w:p w14:paraId="3755DC3F" w14:textId="77777777" w:rsidR="00120342" w:rsidRPr="00251AE3" w:rsidRDefault="00120342" w:rsidP="00F74708">
            <w:r w:rsidRPr="00251AE3">
              <w:t>2021</w:t>
            </w:r>
          </w:p>
        </w:tc>
        <w:tc>
          <w:tcPr>
            <w:tcW w:w="2862" w:type="dxa"/>
            <w:shd w:val="clear" w:color="auto" w:fill="auto"/>
            <w:vAlign w:val="center"/>
            <w:hideMark/>
          </w:tcPr>
          <w:p w14:paraId="73EF34A0" w14:textId="77777777" w:rsidR="00120342" w:rsidRPr="00251AE3" w:rsidRDefault="00120342" w:rsidP="00F74708">
            <w:r w:rsidRPr="00251AE3">
              <w:t>Feature Importance,</w:t>
            </w:r>
            <w:r w:rsidRPr="00251AE3">
              <w:br/>
              <w:t>Logarithmic Transformation</w:t>
            </w:r>
          </w:p>
        </w:tc>
        <w:tc>
          <w:tcPr>
            <w:tcW w:w="4020" w:type="dxa"/>
            <w:shd w:val="clear" w:color="auto" w:fill="auto"/>
            <w:vAlign w:val="center"/>
            <w:hideMark/>
          </w:tcPr>
          <w:p w14:paraId="3AC2D2DD" w14:textId="77777777" w:rsidR="00120342" w:rsidRPr="00251AE3" w:rsidRDefault="00120342" w:rsidP="00F74708">
            <w:r w:rsidRPr="00251AE3">
              <w:t xml:space="preserve">Accuracy: </w:t>
            </w:r>
            <w:r w:rsidRPr="00251AE3">
              <w:br/>
              <w:t>Logistic Regression - 97.8%</w:t>
            </w:r>
            <w:r w:rsidRPr="00251AE3">
              <w:br/>
              <w:t>Decision Tree - 78.3%</w:t>
            </w:r>
            <w:r w:rsidRPr="00251AE3">
              <w:br/>
              <w:t>Random Forest - 79.2%</w:t>
            </w:r>
            <w:r w:rsidRPr="00251AE3">
              <w:br/>
            </w:r>
            <w:r w:rsidRPr="00251AE3">
              <w:br/>
              <w:t xml:space="preserve">F1 Measure: </w:t>
            </w:r>
            <w:r w:rsidRPr="00251AE3">
              <w:br/>
              <w:t>Logistic Regression - 97.8</w:t>
            </w:r>
            <w:r w:rsidRPr="00251AE3">
              <w:br/>
              <w:t>Decision Tree - 77.9</w:t>
            </w:r>
            <w:r w:rsidRPr="00251AE3">
              <w:br/>
              <w:t>Random Forest - 77.8</w:t>
            </w:r>
          </w:p>
        </w:tc>
      </w:tr>
      <w:tr w:rsidR="00120342" w:rsidRPr="00251AE3" w14:paraId="099FCD94" w14:textId="77777777" w:rsidTr="00E273C0">
        <w:trPr>
          <w:trHeight w:val="4760"/>
        </w:trPr>
        <w:tc>
          <w:tcPr>
            <w:tcW w:w="1650" w:type="dxa"/>
            <w:shd w:val="clear" w:color="auto" w:fill="auto"/>
            <w:noWrap/>
            <w:vAlign w:val="center"/>
            <w:hideMark/>
          </w:tcPr>
          <w:p w14:paraId="4CDA1800" w14:textId="35CD1B5C" w:rsidR="00120342" w:rsidRPr="00251AE3" w:rsidRDefault="00120342" w:rsidP="00F74708">
            <w:r w:rsidRPr="00251AE3">
              <w:t> </w:t>
            </w:r>
            <w:r w:rsidR="00A96D6E" w:rsidRPr="00251AE3">
              <w:fldChar w:fldCharType="begin" w:fldLock="1"/>
            </w:r>
            <w:r w:rsidR="00A96D6E" w:rsidRPr="00251AE3">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A96D6E" w:rsidRPr="00251AE3">
              <w:fldChar w:fldCharType="separate"/>
            </w:r>
            <w:r w:rsidR="00A96D6E" w:rsidRPr="00251AE3">
              <w:t>(Lalwani et al., 2021)</w:t>
            </w:r>
            <w:r w:rsidR="00A96D6E" w:rsidRPr="00251AE3">
              <w:fldChar w:fldCharType="end"/>
            </w:r>
          </w:p>
        </w:tc>
        <w:tc>
          <w:tcPr>
            <w:tcW w:w="860" w:type="dxa"/>
            <w:shd w:val="clear" w:color="auto" w:fill="auto"/>
            <w:noWrap/>
            <w:vAlign w:val="center"/>
            <w:hideMark/>
          </w:tcPr>
          <w:p w14:paraId="65D7864C" w14:textId="77777777" w:rsidR="00120342" w:rsidRPr="00251AE3" w:rsidRDefault="00120342" w:rsidP="00F74708">
            <w:r w:rsidRPr="00251AE3">
              <w:t>2021</w:t>
            </w:r>
          </w:p>
        </w:tc>
        <w:tc>
          <w:tcPr>
            <w:tcW w:w="2862" w:type="dxa"/>
            <w:shd w:val="clear" w:color="auto" w:fill="auto"/>
            <w:vAlign w:val="center"/>
            <w:hideMark/>
          </w:tcPr>
          <w:p w14:paraId="18480AB2" w14:textId="77777777" w:rsidR="00120342" w:rsidRPr="00251AE3" w:rsidRDefault="00120342" w:rsidP="00F74708">
            <w:r w:rsidRPr="00251AE3">
              <w:t xml:space="preserve">Phase 1: </w:t>
            </w:r>
            <w:r w:rsidRPr="00251AE3">
              <w:br/>
              <w:t xml:space="preserve">Variance Analysis, </w:t>
            </w:r>
            <w:r w:rsidRPr="00251AE3">
              <w:br/>
              <w:t xml:space="preserve">Correlation Matrix, </w:t>
            </w:r>
            <w:r w:rsidRPr="00251AE3">
              <w:br/>
              <w:t>Outliers Removed</w:t>
            </w:r>
            <w:r w:rsidRPr="00251AE3">
              <w:br/>
              <w:t xml:space="preserve">Phase 2: </w:t>
            </w:r>
            <w:r w:rsidRPr="00251AE3">
              <w:br/>
              <w:t>Cleaning &amp; Filtering</w:t>
            </w:r>
            <w:r w:rsidRPr="00251AE3">
              <w:br/>
              <w:t xml:space="preserve">Phase 3: </w:t>
            </w:r>
            <w:r w:rsidRPr="00251AE3">
              <w:br/>
              <w:t>Feature Selection using Gravitational Search Algorithm</w:t>
            </w:r>
            <w:r w:rsidRPr="00251AE3">
              <w:br/>
            </w:r>
            <w:r w:rsidRPr="00251AE3">
              <w:br/>
              <w:t>Feature Importance</w:t>
            </w:r>
          </w:p>
        </w:tc>
        <w:tc>
          <w:tcPr>
            <w:tcW w:w="4020" w:type="dxa"/>
            <w:shd w:val="clear" w:color="auto" w:fill="auto"/>
            <w:vAlign w:val="center"/>
            <w:hideMark/>
          </w:tcPr>
          <w:p w14:paraId="4DC647BB" w14:textId="77777777" w:rsidR="00715559" w:rsidRPr="00251AE3" w:rsidRDefault="00120342" w:rsidP="00F74708">
            <w:r w:rsidRPr="00251AE3">
              <w:t>AUC:</w:t>
            </w:r>
            <w:r w:rsidRPr="00251AE3">
              <w:br/>
              <w:t>Logistic regression - 0.82,</w:t>
            </w:r>
            <w:r w:rsidRPr="00251AE3">
              <w:br/>
              <w:t>Logistic Regression (AdaBoost) - 0.78,</w:t>
            </w:r>
            <w:r w:rsidRPr="00251AE3">
              <w:br/>
              <w:t xml:space="preserve">Decision Tree - 0.83, </w:t>
            </w:r>
            <w:r w:rsidRPr="00251AE3">
              <w:br/>
              <w:t xml:space="preserve">Adaboost classifier - 0.84, </w:t>
            </w:r>
            <w:r w:rsidRPr="00251AE3">
              <w:br/>
              <w:t xml:space="preserve">Adaboost Classifier (Extra Tree) - 0.72 </w:t>
            </w:r>
            <w:r w:rsidRPr="00251AE3">
              <w:br/>
              <w:t xml:space="preserve">KNN classifier - 0.80, </w:t>
            </w:r>
          </w:p>
          <w:p w14:paraId="1ECF1686" w14:textId="70E64A88" w:rsidR="00120342" w:rsidRPr="00251AE3" w:rsidRDefault="00120342" w:rsidP="00F74708">
            <w:r w:rsidRPr="00251AE3">
              <w:br/>
              <w:t>Random Forest - 0.82,</w:t>
            </w:r>
            <w:r w:rsidRPr="00251AE3">
              <w:br/>
              <w:t xml:space="preserve">Random Forest (AdaBoost) - 0.82, </w:t>
            </w:r>
            <w:r w:rsidRPr="00251AE3">
              <w:br/>
              <w:t xml:space="preserve">Naive Bayes (Gaussian) - 0.80, </w:t>
            </w:r>
            <w:r w:rsidRPr="00251AE3">
              <w:br/>
              <w:t>SVM Classifier Linear - 0.79,</w:t>
            </w:r>
            <w:r w:rsidRPr="00251AE3">
              <w:br/>
              <w:t>SVM Classifier Poly - 0.80,</w:t>
            </w:r>
            <w:r w:rsidRPr="00251AE3">
              <w:br/>
              <w:t>SVM (Adaboost) - 0.80,</w:t>
            </w:r>
            <w:r w:rsidRPr="00251AE3">
              <w:br/>
              <w:t>XGBoost - 0.84,</w:t>
            </w:r>
            <w:r w:rsidRPr="00251AE3">
              <w:br/>
            </w:r>
            <w:r w:rsidRPr="00251AE3">
              <w:lastRenderedPageBreak/>
              <w:t>CatBoost - 0.82</w:t>
            </w:r>
          </w:p>
        </w:tc>
      </w:tr>
      <w:tr w:rsidR="00120342" w:rsidRPr="00251AE3" w14:paraId="593C3184" w14:textId="77777777" w:rsidTr="00E273C0">
        <w:trPr>
          <w:trHeight w:val="2100"/>
        </w:trPr>
        <w:tc>
          <w:tcPr>
            <w:tcW w:w="1650" w:type="dxa"/>
            <w:shd w:val="clear" w:color="auto" w:fill="auto"/>
            <w:noWrap/>
            <w:vAlign w:val="center"/>
            <w:hideMark/>
          </w:tcPr>
          <w:p w14:paraId="1EA59D75" w14:textId="5E543C2D" w:rsidR="00120342" w:rsidRPr="00251AE3" w:rsidRDefault="00120342" w:rsidP="00F74708">
            <w:r w:rsidRPr="00251AE3">
              <w:lastRenderedPageBreak/>
              <w:t> </w:t>
            </w:r>
            <w:r w:rsidR="00A96D6E" w:rsidRPr="00251AE3">
              <w:fldChar w:fldCharType="begin" w:fldLock="1"/>
            </w:r>
            <w:r w:rsidR="00A96D6E" w:rsidRPr="00251AE3">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96D6E" w:rsidRPr="00251AE3">
              <w:fldChar w:fldCharType="separate"/>
            </w:r>
            <w:r w:rsidR="00A96D6E" w:rsidRPr="00251AE3">
              <w:t>(Momin et al., 2020)</w:t>
            </w:r>
            <w:r w:rsidR="00A96D6E" w:rsidRPr="00251AE3">
              <w:fldChar w:fldCharType="end"/>
            </w:r>
          </w:p>
        </w:tc>
        <w:tc>
          <w:tcPr>
            <w:tcW w:w="860" w:type="dxa"/>
            <w:shd w:val="clear" w:color="auto" w:fill="auto"/>
            <w:noWrap/>
            <w:vAlign w:val="center"/>
            <w:hideMark/>
          </w:tcPr>
          <w:p w14:paraId="52965E74" w14:textId="77777777" w:rsidR="00120342" w:rsidRPr="00251AE3" w:rsidRDefault="00120342" w:rsidP="00F74708">
            <w:r w:rsidRPr="00251AE3">
              <w:t>2020</w:t>
            </w:r>
          </w:p>
        </w:tc>
        <w:tc>
          <w:tcPr>
            <w:tcW w:w="2862" w:type="dxa"/>
            <w:shd w:val="clear" w:color="auto" w:fill="auto"/>
            <w:vAlign w:val="center"/>
            <w:hideMark/>
          </w:tcPr>
          <w:p w14:paraId="6DB276E2" w14:textId="4B0F7079" w:rsidR="00120342" w:rsidRPr="00251AE3" w:rsidRDefault="00120342" w:rsidP="00F74708">
            <w:r w:rsidRPr="00251AE3">
              <w:rPr>
                <w:lang w:val="en-GB"/>
              </w:rPr>
              <w:t>Tokeni</w:t>
            </w:r>
            <w:r w:rsidR="00284997" w:rsidRPr="00251AE3">
              <w:rPr>
                <w:lang w:val="en-GB"/>
              </w:rPr>
              <w:t>z</w:t>
            </w:r>
            <w:r w:rsidRPr="00251AE3">
              <w:rPr>
                <w:lang w:val="en-GB"/>
              </w:rPr>
              <w:t>ation</w:t>
            </w:r>
            <w:r w:rsidRPr="00251AE3">
              <w:t xml:space="preserve">, </w:t>
            </w:r>
            <w:r w:rsidRPr="00251AE3">
              <w:br/>
            </w:r>
            <w:r w:rsidR="00284997" w:rsidRPr="00251AE3">
              <w:t>Standardization</w:t>
            </w:r>
          </w:p>
        </w:tc>
        <w:tc>
          <w:tcPr>
            <w:tcW w:w="4020" w:type="dxa"/>
            <w:shd w:val="clear" w:color="auto" w:fill="auto"/>
            <w:vAlign w:val="center"/>
            <w:hideMark/>
          </w:tcPr>
          <w:p w14:paraId="7287A7C5" w14:textId="158F263C" w:rsidR="00120342" w:rsidRPr="00251AE3" w:rsidRDefault="00120342" w:rsidP="00F74708">
            <w:r w:rsidRPr="00251AE3">
              <w:t>Accuracy:</w:t>
            </w:r>
            <w:r w:rsidRPr="00251AE3">
              <w:br/>
              <w:t>Logistic Regression - 78.87%</w:t>
            </w:r>
            <w:r w:rsidRPr="00251AE3">
              <w:br/>
              <w:t>Naïve Bayes - 76.45%</w:t>
            </w:r>
            <w:r w:rsidRPr="00251AE3">
              <w:br/>
              <w:t>Random Forest - 77.87%</w:t>
            </w:r>
            <w:r w:rsidRPr="00251AE3">
              <w:br/>
              <w:t>Decision Trees - 73.05%</w:t>
            </w:r>
            <w:r w:rsidRPr="00251AE3">
              <w:br/>
              <w:t xml:space="preserve">K-Nearest </w:t>
            </w:r>
            <w:r w:rsidR="00715559" w:rsidRPr="00251AE3">
              <w:t>Neighbor</w:t>
            </w:r>
            <w:r w:rsidRPr="00251AE3">
              <w:t xml:space="preserve"> - 79.86%</w:t>
            </w:r>
            <w:r w:rsidRPr="00251AE3">
              <w:br/>
            </w:r>
            <w:r w:rsidR="00715559" w:rsidRPr="00251AE3">
              <w:t>Artificial</w:t>
            </w:r>
            <w:r w:rsidRPr="00251AE3">
              <w:t xml:space="preserve"> Neural Network - 82.83%</w:t>
            </w:r>
          </w:p>
        </w:tc>
      </w:tr>
      <w:tr w:rsidR="00120342" w:rsidRPr="00251AE3" w14:paraId="33E2A003" w14:textId="77777777" w:rsidTr="00E273C0">
        <w:trPr>
          <w:trHeight w:val="3000"/>
        </w:trPr>
        <w:tc>
          <w:tcPr>
            <w:tcW w:w="1650" w:type="dxa"/>
            <w:shd w:val="clear" w:color="auto" w:fill="auto"/>
            <w:noWrap/>
            <w:vAlign w:val="center"/>
            <w:hideMark/>
          </w:tcPr>
          <w:p w14:paraId="60D64B53" w14:textId="5C40ABEE" w:rsidR="00120342" w:rsidRPr="00251AE3" w:rsidRDefault="00120342" w:rsidP="00F74708">
            <w:r w:rsidRPr="00251AE3">
              <w:t> </w:t>
            </w:r>
            <w:r w:rsidR="00A96D6E" w:rsidRPr="00251AE3">
              <w:fldChar w:fldCharType="begin" w:fldLock="1"/>
            </w:r>
            <w:r w:rsidR="00A96D6E" w:rsidRPr="00251AE3">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00A96D6E" w:rsidRPr="00251AE3">
              <w:fldChar w:fldCharType="separate"/>
            </w:r>
            <w:r w:rsidR="00A96D6E" w:rsidRPr="00251AE3">
              <w:t>(Oka and Arifin, 2020)</w:t>
            </w:r>
            <w:r w:rsidR="00A96D6E" w:rsidRPr="00251AE3">
              <w:fldChar w:fldCharType="end"/>
            </w:r>
          </w:p>
        </w:tc>
        <w:tc>
          <w:tcPr>
            <w:tcW w:w="860" w:type="dxa"/>
            <w:shd w:val="clear" w:color="auto" w:fill="auto"/>
            <w:noWrap/>
            <w:vAlign w:val="center"/>
            <w:hideMark/>
          </w:tcPr>
          <w:p w14:paraId="1814A35E" w14:textId="77777777" w:rsidR="00120342" w:rsidRPr="00251AE3" w:rsidRDefault="00120342" w:rsidP="00F74708">
            <w:r w:rsidRPr="00251AE3">
              <w:t>2020</w:t>
            </w:r>
          </w:p>
        </w:tc>
        <w:tc>
          <w:tcPr>
            <w:tcW w:w="2862" w:type="dxa"/>
            <w:shd w:val="clear" w:color="auto" w:fill="auto"/>
            <w:vAlign w:val="center"/>
            <w:hideMark/>
          </w:tcPr>
          <w:p w14:paraId="6ACC1C6C" w14:textId="4B70C31E" w:rsidR="00120342" w:rsidRPr="00251AE3" w:rsidRDefault="00120342" w:rsidP="00F74708">
            <w:r w:rsidRPr="00251AE3">
              <w:t>Label Encoding Binary Columns,</w:t>
            </w:r>
            <w:r w:rsidRPr="00251AE3">
              <w:br/>
              <w:t xml:space="preserve">Scaling Numerical Columns, </w:t>
            </w:r>
            <w:r w:rsidRPr="00251AE3">
              <w:br/>
            </w:r>
            <w:r w:rsidRPr="00251AE3">
              <w:br/>
              <w:t>Feature Importance result:</w:t>
            </w:r>
            <w:r w:rsidRPr="00251AE3">
              <w:br/>
              <w:t>Contract</w:t>
            </w:r>
            <w:r w:rsidR="00D34E60" w:rsidRPr="00251AE3">
              <w:t xml:space="preserve"> </w:t>
            </w:r>
            <w:r w:rsidRPr="00251AE3">
              <w:t xml:space="preserve">month-to-month, tenure, </w:t>
            </w:r>
            <w:r w:rsidR="00D34E60" w:rsidRPr="00251AE3">
              <w:br/>
            </w:r>
            <w:r w:rsidRPr="00251AE3">
              <w:t>Internet</w:t>
            </w:r>
            <w:r w:rsidR="00D34E60" w:rsidRPr="00251AE3">
              <w:t xml:space="preserve"> </w:t>
            </w:r>
            <w:r w:rsidRPr="00251AE3">
              <w:t>Service</w:t>
            </w:r>
            <w:r w:rsidR="00D34E60" w:rsidRPr="00251AE3">
              <w:t xml:space="preserve"> </w:t>
            </w:r>
            <w:r w:rsidRPr="00251AE3">
              <w:t>Fiber</w:t>
            </w:r>
            <w:r w:rsidR="00D34E60" w:rsidRPr="00251AE3">
              <w:t xml:space="preserve"> </w:t>
            </w:r>
            <w:r w:rsidRPr="00251AE3">
              <w:lastRenderedPageBreak/>
              <w:t>Optic</w:t>
            </w:r>
          </w:p>
        </w:tc>
        <w:tc>
          <w:tcPr>
            <w:tcW w:w="4020" w:type="dxa"/>
            <w:shd w:val="clear" w:color="auto" w:fill="auto"/>
            <w:vAlign w:val="center"/>
            <w:hideMark/>
          </w:tcPr>
          <w:p w14:paraId="336B3BD1" w14:textId="77777777" w:rsidR="00120342" w:rsidRPr="00251AE3" w:rsidRDefault="00120342" w:rsidP="00F74708">
            <w:r w:rsidRPr="00251AE3">
              <w:lastRenderedPageBreak/>
              <w:t>Accuracy:</w:t>
            </w:r>
            <w:r w:rsidRPr="00251AE3">
              <w:br/>
              <w:t xml:space="preserve">Random Forest - 77.87%, </w:t>
            </w:r>
            <w:r w:rsidRPr="00251AE3">
              <w:br/>
              <w:t xml:space="preserve">XGBoost - 76.45%, </w:t>
            </w:r>
            <w:r w:rsidRPr="00251AE3">
              <w:br/>
              <w:t>Deep Neural Network - 80.62%</w:t>
            </w:r>
            <w:r w:rsidRPr="00251AE3">
              <w:br/>
            </w:r>
            <w:r w:rsidRPr="00251AE3">
              <w:br/>
              <w:t>AUC:</w:t>
            </w:r>
            <w:r w:rsidRPr="00251AE3">
              <w:br/>
              <w:t xml:space="preserve">Random Forest 0.83, </w:t>
            </w:r>
            <w:r w:rsidRPr="00251AE3">
              <w:br/>
              <w:t xml:space="preserve">XGBoost 0.84, </w:t>
            </w:r>
            <w:r w:rsidRPr="00251AE3">
              <w:br/>
              <w:t>Deep Neural Network - 0.84</w:t>
            </w:r>
          </w:p>
        </w:tc>
      </w:tr>
      <w:tr w:rsidR="00120342" w:rsidRPr="00251AE3" w14:paraId="1A33F033" w14:textId="77777777" w:rsidTr="00E273C0">
        <w:trPr>
          <w:trHeight w:val="3600"/>
        </w:trPr>
        <w:tc>
          <w:tcPr>
            <w:tcW w:w="1650" w:type="dxa"/>
            <w:shd w:val="clear" w:color="auto" w:fill="auto"/>
            <w:noWrap/>
            <w:vAlign w:val="center"/>
            <w:hideMark/>
          </w:tcPr>
          <w:p w14:paraId="527FB91C" w14:textId="23BE2C6E" w:rsidR="00120342" w:rsidRPr="00251AE3" w:rsidRDefault="00120342" w:rsidP="00F74708">
            <w:r w:rsidRPr="00251AE3">
              <w:t> </w:t>
            </w:r>
            <w:r w:rsidR="00A96D6E" w:rsidRPr="00251AE3">
              <w:fldChar w:fldCharType="begin" w:fldLock="1"/>
            </w:r>
            <w:r w:rsidR="00601091" w:rsidRPr="00251AE3">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A96D6E" w:rsidRPr="00251AE3">
              <w:fldChar w:fldCharType="separate"/>
            </w:r>
            <w:r w:rsidR="00A96D6E" w:rsidRPr="00251AE3">
              <w:t>(Mahdi et al., 2020)</w:t>
            </w:r>
            <w:r w:rsidR="00A96D6E" w:rsidRPr="00251AE3">
              <w:fldChar w:fldCharType="end"/>
            </w:r>
          </w:p>
        </w:tc>
        <w:tc>
          <w:tcPr>
            <w:tcW w:w="860" w:type="dxa"/>
            <w:shd w:val="clear" w:color="auto" w:fill="auto"/>
            <w:noWrap/>
            <w:vAlign w:val="center"/>
            <w:hideMark/>
          </w:tcPr>
          <w:p w14:paraId="08ED4FA0" w14:textId="77777777" w:rsidR="00120342" w:rsidRPr="00251AE3" w:rsidRDefault="00120342" w:rsidP="00F74708">
            <w:r w:rsidRPr="00251AE3">
              <w:t>2020</w:t>
            </w:r>
          </w:p>
        </w:tc>
        <w:tc>
          <w:tcPr>
            <w:tcW w:w="2862" w:type="dxa"/>
            <w:shd w:val="clear" w:color="auto" w:fill="auto"/>
            <w:vAlign w:val="center"/>
            <w:hideMark/>
          </w:tcPr>
          <w:p w14:paraId="1314688C" w14:textId="77777777" w:rsidR="00120342" w:rsidRPr="00251AE3" w:rsidRDefault="00120342" w:rsidP="00F74708">
            <w:r w:rsidRPr="00251AE3">
              <w:t>PMM -</w:t>
            </w:r>
            <w:r w:rsidRPr="00251AE3">
              <w:br/>
              <w:t>Predictive Mean Matching</w:t>
            </w:r>
          </w:p>
        </w:tc>
        <w:tc>
          <w:tcPr>
            <w:tcW w:w="4020" w:type="dxa"/>
            <w:shd w:val="clear" w:color="auto" w:fill="auto"/>
            <w:vAlign w:val="center"/>
            <w:hideMark/>
          </w:tcPr>
          <w:p w14:paraId="10FB77E9" w14:textId="77777777" w:rsidR="00120342" w:rsidRPr="00251AE3" w:rsidRDefault="00120342" w:rsidP="00F74708">
            <w:r w:rsidRPr="00251AE3">
              <w:t>Accuracy:</w:t>
            </w:r>
            <w:r w:rsidRPr="00251AE3">
              <w:br/>
              <w:t>PPForest with LDA - 72%</w:t>
            </w:r>
            <w:r w:rsidRPr="00251AE3">
              <w:br/>
              <w:t>PPForest with SVM - 75%</w:t>
            </w:r>
            <w:r w:rsidRPr="00251AE3">
              <w:br/>
            </w:r>
            <w:r w:rsidRPr="00251AE3">
              <w:br/>
              <w:t>AUC:</w:t>
            </w:r>
            <w:r w:rsidRPr="00251AE3">
              <w:br/>
              <w:t>PPForest with LDA - 0.67</w:t>
            </w:r>
            <w:r w:rsidRPr="00251AE3">
              <w:br/>
              <w:t>PPForest with SVM -  0.73</w:t>
            </w:r>
          </w:p>
        </w:tc>
      </w:tr>
      <w:tr w:rsidR="00120342" w:rsidRPr="00251AE3" w14:paraId="715E9BFE" w14:textId="77777777" w:rsidTr="00E273C0">
        <w:trPr>
          <w:trHeight w:val="2700"/>
        </w:trPr>
        <w:tc>
          <w:tcPr>
            <w:tcW w:w="1650" w:type="dxa"/>
            <w:shd w:val="clear" w:color="auto" w:fill="auto"/>
            <w:noWrap/>
            <w:vAlign w:val="center"/>
            <w:hideMark/>
          </w:tcPr>
          <w:p w14:paraId="75AE4F89" w14:textId="1ACE4E57" w:rsidR="00120342" w:rsidRPr="00251AE3" w:rsidRDefault="00120342" w:rsidP="00F74708">
            <w:r w:rsidRPr="00251AE3">
              <w:t> </w:t>
            </w:r>
            <w:r w:rsidR="00601091" w:rsidRPr="00251AE3">
              <w:fldChar w:fldCharType="begin" w:fldLock="1"/>
            </w:r>
            <w:r w:rsidR="00601091" w:rsidRPr="00251AE3">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601091" w:rsidRPr="00251AE3">
              <w:fldChar w:fldCharType="separate"/>
            </w:r>
            <w:r w:rsidR="00601091" w:rsidRPr="00251AE3">
              <w:t>(Ebrah and Elnasir, 2019)</w:t>
            </w:r>
            <w:r w:rsidR="00601091" w:rsidRPr="00251AE3">
              <w:fldChar w:fldCharType="end"/>
            </w:r>
          </w:p>
        </w:tc>
        <w:tc>
          <w:tcPr>
            <w:tcW w:w="860" w:type="dxa"/>
            <w:shd w:val="clear" w:color="auto" w:fill="auto"/>
            <w:noWrap/>
            <w:vAlign w:val="center"/>
            <w:hideMark/>
          </w:tcPr>
          <w:p w14:paraId="3B2E2FA9" w14:textId="77777777" w:rsidR="00120342" w:rsidRPr="00251AE3" w:rsidRDefault="00120342" w:rsidP="00F74708">
            <w:r w:rsidRPr="00251AE3">
              <w:t>2019</w:t>
            </w:r>
          </w:p>
        </w:tc>
        <w:tc>
          <w:tcPr>
            <w:tcW w:w="2862" w:type="dxa"/>
            <w:shd w:val="clear" w:color="auto" w:fill="auto"/>
            <w:vAlign w:val="center"/>
            <w:hideMark/>
          </w:tcPr>
          <w:p w14:paraId="75E727A7" w14:textId="70FCDA01" w:rsidR="00120342" w:rsidRPr="00251AE3" w:rsidRDefault="00120342" w:rsidP="00F74708">
            <w:r w:rsidRPr="00251AE3">
              <w:t>K-Cross Validation with</w:t>
            </w:r>
            <w:r w:rsidR="009E5D4D" w:rsidRPr="00251AE3">
              <w:t xml:space="preserve"> </w:t>
            </w:r>
            <w:r w:rsidRPr="00251AE3">
              <w:t>hold-out (30%) method (k=10)</w:t>
            </w:r>
          </w:p>
        </w:tc>
        <w:tc>
          <w:tcPr>
            <w:tcW w:w="4020" w:type="dxa"/>
            <w:shd w:val="clear" w:color="auto" w:fill="auto"/>
            <w:vAlign w:val="center"/>
            <w:hideMark/>
          </w:tcPr>
          <w:p w14:paraId="3FE939E3" w14:textId="77777777" w:rsidR="00120342" w:rsidRPr="00251AE3" w:rsidRDefault="00120342" w:rsidP="00F74708">
            <w:r w:rsidRPr="00251AE3">
              <w:t>Accuracy:</w:t>
            </w:r>
            <w:r w:rsidRPr="00251AE3">
              <w:br/>
              <w:t>Naïve Bayes - 76%</w:t>
            </w:r>
            <w:r w:rsidRPr="00251AE3">
              <w:br/>
              <w:t>SVM - 80%</w:t>
            </w:r>
            <w:r w:rsidRPr="00251AE3">
              <w:br/>
              <w:t>Decision Tree - 76.3%</w:t>
            </w:r>
            <w:r w:rsidRPr="00251AE3">
              <w:br/>
            </w:r>
            <w:r w:rsidRPr="00251AE3">
              <w:br/>
              <w:t>AUC:</w:t>
            </w:r>
            <w:r w:rsidRPr="00251AE3">
              <w:br/>
              <w:t>Naïve Bayes - 0.82</w:t>
            </w:r>
            <w:r w:rsidRPr="00251AE3">
              <w:br/>
              <w:t>SVM - 0.83</w:t>
            </w:r>
            <w:r w:rsidRPr="00251AE3">
              <w:br/>
              <w:t>Decision Trees - 0.76</w:t>
            </w:r>
          </w:p>
        </w:tc>
      </w:tr>
      <w:tr w:rsidR="00120342" w:rsidRPr="00251AE3" w14:paraId="17F06B77" w14:textId="77777777" w:rsidTr="00E273C0">
        <w:trPr>
          <w:trHeight w:val="1500"/>
        </w:trPr>
        <w:tc>
          <w:tcPr>
            <w:tcW w:w="1650" w:type="dxa"/>
            <w:shd w:val="clear" w:color="auto" w:fill="auto"/>
            <w:noWrap/>
            <w:vAlign w:val="center"/>
            <w:hideMark/>
          </w:tcPr>
          <w:p w14:paraId="10F0C696" w14:textId="4959CF56" w:rsidR="00120342" w:rsidRPr="00251AE3" w:rsidRDefault="00120342" w:rsidP="00F74708">
            <w:r w:rsidRPr="00251AE3">
              <w:t> </w:t>
            </w:r>
            <w:r w:rsidR="00601091" w:rsidRPr="00251AE3">
              <w:fldChar w:fldCharType="begin" w:fldLock="1"/>
            </w:r>
            <w:r w:rsidR="00F9475F" w:rsidRPr="00251AE3">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601091" w:rsidRPr="00251AE3">
              <w:fldChar w:fldCharType="separate"/>
            </w:r>
            <w:r w:rsidR="00601091" w:rsidRPr="00251AE3">
              <w:t xml:space="preserve">(Havrylovych and Nataliia Kuznietsova, </w:t>
            </w:r>
            <w:r w:rsidR="00601091" w:rsidRPr="00251AE3">
              <w:lastRenderedPageBreak/>
              <w:t>2019)</w:t>
            </w:r>
            <w:r w:rsidR="00601091" w:rsidRPr="00251AE3">
              <w:fldChar w:fldCharType="end"/>
            </w:r>
          </w:p>
        </w:tc>
        <w:tc>
          <w:tcPr>
            <w:tcW w:w="860" w:type="dxa"/>
            <w:shd w:val="clear" w:color="auto" w:fill="auto"/>
            <w:noWrap/>
            <w:vAlign w:val="center"/>
            <w:hideMark/>
          </w:tcPr>
          <w:p w14:paraId="7FFF2362" w14:textId="77777777" w:rsidR="00120342" w:rsidRPr="00251AE3" w:rsidRDefault="00120342" w:rsidP="00F74708">
            <w:r w:rsidRPr="00251AE3">
              <w:lastRenderedPageBreak/>
              <w:t>2019</w:t>
            </w:r>
          </w:p>
        </w:tc>
        <w:tc>
          <w:tcPr>
            <w:tcW w:w="2862" w:type="dxa"/>
            <w:shd w:val="clear" w:color="auto" w:fill="auto"/>
            <w:vAlign w:val="center"/>
            <w:hideMark/>
          </w:tcPr>
          <w:p w14:paraId="79FD5DF6" w14:textId="77777777" w:rsidR="00120342" w:rsidRPr="00251AE3" w:rsidRDefault="00120342" w:rsidP="00F74708">
            <w:r w:rsidRPr="00251AE3">
              <w:t> </w:t>
            </w:r>
          </w:p>
        </w:tc>
        <w:tc>
          <w:tcPr>
            <w:tcW w:w="4020" w:type="dxa"/>
            <w:shd w:val="clear" w:color="auto" w:fill="auto"/>
            <w:vAlign w:val="center"/>
            <w:hideMark/>
          </w:tcPr>
          <w:p w14:paraId="080A8DD9" w14:textId="25EC6D14" w:rsidR="00120342" w:rsidRPr="00251AE3" w:rsidRDefault="00120342" w:rsidP="00F74708">
            <w:r w:rsidRPr="00251AE3">
              <w:t>Semiparametric Cox Proportional Model,</w:t>
            </w:r>
            <w:r w:rsidRPr="00251AE3">
              <w:br/>
              <w:t>Parametric Weibull,</w:t>
            </w:r>
            <w:r w:rsidRPr="00251AE3">
              <w:br/>
            </w:r>
            <w:r w:rsidRPr="00251AE3">
              <w:lastRenderedPageBreak/>
              <w:t>Log</w:t>
            </w:r>
            <w:r w:rsidR="00550B45" w:rsidRPr="00251AE3">
              <w:t>-</w:t>
            </w:r>
            <w:r w:rsidRPr="00251AE3">
              <w:t>normal survival model</w:t>
            </w:r>
            <w:r w:rsidRPr="00251AE3">
              <w:br/>
            </w:r>
            <w:r w:rsidRPr="00251AE3">
              <w:br/>
              <w:t>Best model: log-normal model</w:t>
            </w:r>
          </w:p>
        </w:tc>
      </w:tr>
      <w:tr w:rsidR="00120342" w:rsidRPr="00251AE3" w14:paraId="33630D1E" w14:textId="77777777" w:rsidTr="00E273C0">
        <w:trPr>
          <w:trHeight w:val="3000"/>
        </w:trPr>
        <w:tc>
          <w:tcPr>
            <w:tcW w:w="1650" w:type="dxa"/>
            <w:shd w:val="clear" w:color="auto" w:fill="auto"/>
            <w:noWrap/>
            <w:vAlign w:val="center"/>
            <w:hideMark/>
          </w:tcPr>
          <w:p w14:paraId="20C1936F" w14:textId="4E7F561F" w:rsidR="00120342" w:rsidRPr="00251AE3" w:rsidRDefault="00120342" w:rsidP="00F74708">
            <w:r w:rsidRPr="00251AE3">
              <w:lastRenderedPageBreak/>
              <w:t> </w:t>
            </w:r>
            <w:r w:rsidR="00F9475F" w:rsidRPr="00251AE3">
              <w:fldChar w:fldCharType="begin" w:fldLock="1"/>
            </w:r>
            <w:r w:rsidR="00CD1603" w:rsidRPr="00251AE3">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F9475F" w:rsidRPr="00251AE3">
              <w:fldChar w:fldCharType="separate"/>
            </w:r>
            <w:r w:rsidR="00F9475F" w:rsidRPr="00251AE3">
              <w:t>(Halibas et al., 2019)</w:t>
            </w:r>
            <w:r w:rsidR="00F9475F" w:rsidRPr="00251AE3">
              <w:fldChar w:fldCharType="end"/>
            </w:r>
          </w:p>
        </w:tc>
        <w:tc>
          <w:tcPr>
            <w:tcW w:w="860" w:type="dxa"/>
            <w:shd w:val="clear" w:color="auto" w:fill="auto"/>
            <w:noWrap/>
            <w:vAlign w:val="center"/>
            <w:hideMark/>
          </w:tcPr>
          <w:p w14:paraId="3D41BA67" w14:textId="77777777" w:rsidR="00120342" w:rsidRPr="00251AE3" w:rsidRDefault="00120342" w:rsidP="00F74708">
            <w:r w:rsidRPr="00251AE3">
              <w:t>2019</w:t>
            </w:r>
          </w:p>
        </w:tc>
        <w:tc>
          <w:tcPr>
            <w:tcW w:w="2862" w:type="dxa"/>
            <w:shd w:val="clear" w:color="auto" w:fill="auto"/>
            <w:vAlign w:val="center"/>
            <w:hideMark/>
          </w:tcPr>
          <w:p w14:paraId="1D98DA49" w14:textId="267F9F27" w:rsidR="00120342" w:rsidRPr="00251AE3" w:rsidRDefault="00120342" w:rsidP="00F74708">
            <w:r w:rsidRPr="00251AE3">
              <w:t xml:space="preserve">Feature Selection using </w:t>
            </w:r>
            <w:r w:rsidRPr="00251AE3">
              <w:br/>
              <w:t>Correlation</w:t>
            </w:r>
            <w:r w:rsidR="00324F01" w:rsidRPr="00251AE3">
              <w:t xml:space="preserve"> </w:t>
            </w:r>
            <w:r w:rsidRPr="00251AE3">
              <w:t>Matrix Operator</w:t>
            </w:r>
            <w:r w:rsidRPr="00251AE3">
              <w:br/>
            </w:r>
            <w:r w:rsidRPr="00251AE3">
              <w:br/>
              <w:t>Total Charges is discarded</w:t>
            </w:r>
            <w:r w:rsidRPr="00251AE3">
              <w:br/>
            </w:r>
            <w:r w:rsidRPr="00251AE3">
              <w:br/>
              <w:t xml:space="preserve">RapidMiner is used to </w:t>
            </w:r>
            <w:r w:rsidR="00550B45" w:rsidRPr="00251AE3">
              <w:t>perform</w:t>
            </w:r>
            <w:r w:rsidRPr="00251AE3">
              <w:t xml:space="preserve"> feature selection:</w:t>
            </w:r>
            <w:r w:rsidRPr="00251AE3">
              <w:br/>
              <w:t xml:space="preserve">Contract, </w:t>
            </w:r>
            <w:r w:rsidR="00550B45" w:rsidRPr="00251AE3">
              <w:t>Online S</w:t>
            </w:r>
            <w:r w:rsidRPr="00251AE3">
              <w:t xml:space="preserve">ecurity, </w:t>
            </w:r>
            <w:r w:rsidRPr="00251AE3">
              <w:br/>
              <w:t>Tech</w:t>
            </w:r>
            <w:r w:rsidR="00550B45" w:rsidRPr="00251AE3">
              <w:t xml:space="preserve"> </w:t>
            </w:r>
            <w:r w:rsidRPr="00251AE3">
              <w:t xml:space="preserve">Support, Tenure &amp; </w:t>
            </w:r>
            <w:r w:rsidRPr="00251AE3">
              <w:br/>
              <w:t>Device</w:t>
            </w:r>
            <w:r w:rsidR="00324F01" w:rsidRPr="00251AE3">
              <w:t xml:space="preserve"> </w:t>
            </w:r>
            <w:r w:rsidRPr="00251AE3">
              <w:t>Protection</w:t>
            </w:r>
          </w:p>
        </w:tc>
        <w:tc>
          <w:tcPr>
            <w:tcW w:w="4020" w:type="dxa"/>
            <w:shd w:val="clear" w:color="auto" w:fill="auto"/>
            <w:vAlign w:val="center"/>
            <w:hideMark/>
          </w:tcPr>
          <w:p w14:paraId="0BFAE655" w14:textId="34E708B8" w:rsidR="00120342" w:rsidRPr="00251AE3" w:rsidRDefault="00120342" w:rsidP="00F74708">
            <w:r w:rsidRPr="00251AE3">
              <w:t>AUC:</w:t>
            </w:r>
            <w:r w:rsidRPr="00251AE3">
              <w:br/>
              <w:t xml:space="preserve">Gradient Boosted Trees </w:t>
            </w:r>
            <w:r w:rsidR="00A230D5" w:rsidRPr="00251AE3">
              <w:br/>
            </w:r>
            <w:r w:rsidRPr="00251AE3">
              <w:t>(</w:t>
            </w:r>
            <w:r w:rsidRPr="00251AE3">
              <w:rPr>
                <w:i/>
              </w:rPr>
              <w:t>before oversampling</w:t>
            </w:r>
            <w:r w:rsidRPr="00251AE3">
              <w:t>) - 0.834</w:t>
            </w:r>
            <w:r w:rsidRPr="00251AE3">
              <w:br/>
              <w:t xml:space="preserve">Gradient Boosted Trees </w:t>
            </w:r>
            <w:r w:rsidR="00A230D5" w:rsidRPr="00251AE3">
              <w:br/>
            </w:r>
            <w:r w:rsidRPr="00251AE3">
              <w:t>(</w:t>
            </w:r>
            <w:r w:rsidRPr="00251AE3">
              <w:rPr>
                <w:i/>
              </w:rPr>
              <w:t>after oversampling</w:t>
            </w:r>
            <w:r w:rsidRPr="00251AE3">
              <w:t>) - 0.865</w:t>
            </w:r>
            <w:r w:rsidRPr="00251AE3">
              <w:br/>
            </w:r>
            <w:r w:rsidR="00324F01" w:rsidRPr="00251AE3">
              <w:t>Generalized</w:t>
            </w:r>
            <w:r w:rsidRPr="00251AE3">
              <w:t xml:space="preserve"> Linear Model - 0.841</w:t>
            </w:r>
            <w:r w:rsidRPr="00251AE3">
              <w:br/>
              <w:t>Logistic Regression - 0.841</w:t>
            </w:r>
          </w:p>
        </w:tc>
      </w:tr>
      <w:tr w:rsidR="00120342" w:rsidRPr="00251AE3" w14:paraId="05FF4DF9" w14:textId="77777777" w:rsidTr="00E273C0">
        <w:trPr>
          <w:trHeight w:val="2100"/>
        </w:trPr>
        <w:tc>
          <w:tcPr>
            <w:tcW w:w="1650" w:type="dxa"/>
            <w:shd w:val="clear" w:color="auto" w:fill="auto"/>
            <w:noWrap/>
            <w:vAlign w:val="center"/>
            <w:hideMark/>
          </w:tcPr>
          <w:p w14:paraId="2D6BEDC9" w14:textId="13539A12" w:rsidR="00120342" w:rsidRPr="00251AE3" w:rsidRDefault="00120342" w:rsidP="00F74708">
            <w:r w:rsidRPr="00251AE3">
              <w:t> </w:t>
            </w:r>
            <w:r w:rsidR="00CD1603" w:rsidRPr="00251AE3">
              <w:fldChar w:fldCharType="begin" w:fldLock="1"/>
            </w:r>
            <w:r w:rsidR="00CD1603" w:rsidRPr="00251AE3">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CD1603" w:rsidRPr="00251AE3">
              <w:fldChar w:fldCharType="separate"/>
            </w:r>
            <w:r w:rsidR="00CD1603" w:rsidRPr="00251AE3">
              <w:t>(Kriti, 2019)</w:t>
            </w:r>
            <w:r w:rsidR="00CD1603" w:rsidRPr="00251AE3">
              <w:fldChar w:fldCharType="end"/>
            </w:r>
          </w:p>
        </w:tc>
        <w:tc>
          <w:tcPr>
            <w:tcW w:w="860" w:type="dxa"/>
            <w:shd w:val="clear" w:color="auto" w:fill="auto"/>
            <w:noWrap/>
            <w:vAlign w:val="center"/>
            <w:hideMark/>
          </w:tcPr>
          <w:p w14:paraId="208E0379" w14:textId="77777777" w:rsidR="00120342" w:rsidRPr="00251AE3" w:rsidRDefault="00120342" w:rsidP="00F74708">
            <w:r w:rsidRPr="00251AE3">
              <w:t>2019</w:t>
            </w:r>
          </w:p>
        </w:tc>
        <w:tc>
          <w:tcPr>
            <w:tcW w:w="2862" w:type="dxa"/>
            <w:shd w:val="clear" w:color="auto" w:fill="auto"/>
            <w:vAlign w:val="center"/>
            <w:hideMark/>
          </w:tcPr>
          <w:p w14:paraId="03280F6E" w14:textId="77777777" w:rsidR="00120342" w:rsidRPr="00251AE3" w:rsidRDefault="00120342" w:rsidP="00F74708">
            <w:r w:rsidRPr="00251AE3">
              <w:t>Feature Selection using XGBoost</w:t>
            </w:r>
          </w:p>
        </w:tc>
        <w:tc>
          <w:tcPr>
            <w:tcW w:w="4020" w:type="dxa"/>
            <w:shd w:val="clear" w:color="auto" w:fill="auto"/>
            <w:vAlign w:val="center"/>
            <w:hideMark/>
          </w:tcPr>
          <w:p w14:paraId="32E4939A" w14:textId="72C1EA24" w:rsidR="00120342" w:rsidRPr="00251AE3" w:rsidRDefault="00120342" w:rsidP="00F74708">
            <w:r w:rsidRPr="00251AE3">
              <w:t>AUC:</w:t>
            </w:r>
            <w:r w:rsidRPr="00251AE3">
              <w:br/>
              <w:t>XGBoost - 0.85</w:t>
            </w:r>
            <w:r w:rsidRPr="00251AE3">
              <w:br/>
              <w:t>Random forest - 0.84</w:t>
            </w:r>
            <w:r w:rsidRPr="00251AE3">
              <w:br/>
              <w:t>Decision Tree - 0.81</w:t>
            </w:r>
            <w:r w:rsidRPr="00251AE3">
              <w:br/>
            </w:r>
            <w:r w:rsidRPr="00251AE3">
              <w:br/>
              <w:t xml:space="preserve">SHAP, LIME </w:t>
            </w:r>
            <w:r w:rsidR="00CD1603" w:rsidRPr="00251AE3">
              <w:t>is</w:t>
            </w:r>
            <w:r w:rsidRPr="00251AE3">
              <w:t xml:space="preserve"> used for Local interpretable model agnostic explanations</w:t>
            </w:r>
          </w:p>
        </w:tc>
      </w:tr>
      <w:tr w:rsidR="00120342" w:rsidRPr="00251AE3" w14:paraId="01548E1A" w14:textId="77777777" w:rsidTr="00E273C0">
        <w:trPr>
          <w:trHeight w:val="2100"/>
        </w:trPr>
        <w:tc>
          <w:tcPr>
            <w:tcW w:w="1650" w:type="dxa"/>
            <w:shd w:val="clear" w:color="auto" w:fill="auto"/>
            <w:noWrap/>
            <w:vAlign w:val="center"/>
            <w:hideMark/>
          </w:tcPr>
          <w:p w14:paraId="0C4857F1" w14:textId="052BF5E6" w:rsidR="00120342" w:rsidRPr="00251AE3" w:rsidRDefault="00120342" w:rsidP="00F74708">
            <w:r w:rsidRPr="00251AE3">
              <w:t> </w:t>
            </w:r>
            <w:r w:rsidR="00CD1603" w:rsidRPr="00251AE3">
              <w:fldChar w:fldCharType="begin" w:fldLock="1"/>
            </w:r>
            <w:r w:rsidR="00CD1603" w:rsidRPr="00251AE3">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00CD1603" w:rsidRPr="00251AE3">
              <w:fldChar w:fldCharType="separate"/>
            </w:r>
            <w:r w:rsidR="00CD1603" w:rsidRPr="00251AE3">
              <w:t>(Hargreaves, 2019)</w:t>
            </w:r>
            <w:r w:rsidR="00CD1603" w:rsidRPr="00251AE3">
              <w:fldChar w:fldCharType="end"/>
            </w:r>
          </w:p>
        </w:tc>
        <w:tc>
          <w:tcPr>
            <w:tcW w:w="860" w:type="dxa"/>
            <w:shd w:val="clear" w:color="auto" w:fill="auto"/>
            <w:noWrap/>
            <w:vAlign w:val="center"/>
            <w:hideMark/>
          </w:tcPr>
          <w:p w14:paraId="4E626582" w14:textId="77777777" w:rsidR="00120342" w:rsidRPr="00251AE3" w:rsidRDefault="00120342" w:rsidP="00F74708">
            <w:r w:rsidRPr="00251AE3">
              <w:t>2019</w:t>
            </w:r>
          </w:p>
        </w:tc>
        <w:tc>
          <w:tcPr>
            <w:tcW w:w="2862" w:type="dxa"/>
            <w:shd w:val="clear" w:color="auto" w:fill="auto"/>
            <w:vAlign w:val="center"/>
            <w:hideMark/>
          </w:tcPr>
          <w:p w14:paraId="4E8C09E7" w14:textId="77777777" w:rsidR="00463E0D" w:rsidRPr="00251AE3" w:rsidRDefault="00120342" w:rsidP="00F74708">
            <w:r w:rsidRPr="00251AE3">
              <w:t>Top 5 Significant features using Feature Selection:</w:t>
            </w:r>
            <w:r w:rsidRPr="00251AE3">
              <w:br/>
              <w:t>Fiber</w:t>
            </w:r>
            <w:r w:rsidR="00B31E92" w:rsidRPr="00251AE3">
              <w:t xml:space="preserve"> </w:t>
            </w:r>
            <w:r w:rsidRPr="00251AE3">
              <w:t>Optic</w:t>
            </w:r>
            <w:r w:rsidR="00463E0D" w:rsidRPr="00251AE3">
              <w:t xml:space="preserve">, </w:t>
            </w:r>
          </w:p>
          <w:p w14:paraId="2FDD0578" w14:textId="128D3738" w:rsidR="00120342" w:rsidRPr="00251AE3" w:rsidRDefault="00120342" w:rsidP="00F74708">
            <w:pPr>
              <w:rPr>
                <w:lang w:val="en-GB"/>
              </w:rPr>
            </w:pPr>
            <w:r w:rsidRPr="00251AE3">
              <w:rPr>
                <w:lang w:val="en-GB"/>
              </w:rPr>
              <w:t>Month</w:t>
            </w:r>
            <w:r w:rsidR="00463E0D" w:rsidRPr="00251AE3">
              <w:rPr>
                <w:lang w:val="en-GB"/>
              </w:rPr>
              <w:t xml:space="preserve"> </w:t>
            </w:r>
            <w:r w:rsidRPr="00251AE3">
              <w:rPr>
                <w:lang w:val="en-GB"/>
              </w:rPr>
              <w:t>To</w:t>
            </w:r>
            <w:r w:rsidR="00463E0D" w:rsidRPr="00251AE3">
              <w:rPr>
                <w:lang w:val="en-GB"/>
              </w:rPr>
              <w:t xml:space="preserve"> </w:t>
            </w:r>
            <w:r w:rsidRPr="00251AE3">
              <w:rPr>
                <w:lang w:val="en-GB"/>
              </w:rPr>
              <w:t>Month</w:t>
            </w:r>
            <w:r w:rsidR="00463E0D" w:rsidRPr="00251AE3">
              <w:rPr>
                <w:lang w:val="en-GB"/>
              </w:rPr>
              <w:t xml:space="preserve"> </w:t>
            </w:r>
            <w:r w:rsidRPr="00251AE3">
              <w:rPr>
                <w:lang w:val="en-GB"/>
              </w:rPr>
              <w:t>Contract</w:t>
            </w:r>
            <w:r w:rsidR="00463E0D" w:rsidRPr="00251AE3">
              <w:rPr>
                <w:lang w:val="en-GB"/>
              </w:rPr>
              <w:t xml:space="preserve">, </w:t>
            </w:r>
            <w:r w:rsidRPr="00251AE3">
              <w:rPr>
                <w:lang w:val="en-GB"/>
              </w:rPr>
              <w:lastRenderedPageBreak/>
              <w:t>DSL</w:t>
            </w:r>
            <w:r w:rsidR="00463E0D" w:rsidRPr="00251AE3">
              <w:rPr>
                <w:lang w:val="en-GB"/>
              </w:rPr>
              <w:t xml:space="preserve">, </w:t>
            </w:r>
            <w:r w:rsidRPr="00251AE3">
              <w:rPr>
                <w:lang w:val="en-GB"/>
              </w:rPr>
              <w:t>One</w:t>
            </w:r>
            <w:r w:rsidR="00463E0D" w:rsidRPr="00251AE3">
              <w:rPr>
                <w:lang w:val="en-GB"/>
              </w:rPr>
              <w:t xml:space="preserve"> </w:t>
            </w:r>
            <w:r w:rsidRPr="00251AE3">
              <w:rPr>
                <w:lang w:val="en-GB"/>
              </w:rPr>
              <w:t>Year</w:t>
            </w:r>
            <w:r w:rsidR="00463E0D" w:rsidRPr="00251AE3">
              <w:rPr>
                <w:lang w:val="en-GB"/>
              </w:rPr>
              <w:t xml:space="preserve"> </w:t>
            </w:r>
            <w:r w:rsidRPr="00251AE3">
              <w:rPr>
                <w:lang w:val="en-GB"/>
              </w:rPr>
              <w:t>Contract</w:t>
            </w:r>
            <w:r w:rsidR="00463E0D" w:rsidRPr="00251AE3">
              <w:rPr>
                <w:lang w:val="en-GB"/>
              </w:rPr>
              <w:t>, S</w:t>
            </w:r>
            <w:r w:rsidRPr="00251AE3">
              <w:rPr>
                <w:lang w:val="en-GB"/>
              </w:rPr>
              <w:t>treaming</w:t>
            </w:r>
            <w:r w:rsidR="00463E0D" w:rsidRPr="00251AE3">
              <w:rPr>
                <w:lang w:val="en-GB"/>
              </w:rPr>
              <w:t xml:space="preserve"> </w:t>
            </w:r>
            <w:r w:rsidRPr="00251AE3">
              <w:rPr>
                <w:lang w:val="en-GB"/>
              </w:rPr>
              <w:t>Movies</w:t>
            </w:r>
          </w:p>
        </w:tc>
        <w:tc>
          <w:tcPr>
            <w:tcW w:w="4020" w:type="dxa"/>
            <w:shd w:val="clear" w:color="auto" w:fill="auto"/>
            <w:vAlign w:val="center"/>
            <w:hideMark/>
          </w:tcPr>
          <w:p w14:paraId="4D278CE2" w14:textId="77777777" w:rsidR="00120342" w:rsidRPr="00251AE3" w:rsidRDefault="00120342" w:rsidP="00F74708">
            <w:r w:rsidRPr="00251AE3">
              <w:lastRenderedPageBreak/>
              <w:t>Logistic Regression:</w:t>
            </w:r>
            <w:r w:rsidRPr="00251AE3">
              <w:br/>
              <w:t>Accuracy - 76.7%</w:t>
            </w:r>
            <w:r w:rsidRPr="00251AE3">
              <w:br/>
              <w:t>AUC - 0.767</w:t>
            </w:r>
          </w:p>
        </w:tc>
      </w:tr>
      <w:tr w:rsidR="00120342" w:rsidRPr="00251AE3" w14:paraId="704AA0E9" w14:textId="77777777" w:rsidTr="00E273C0">
        <w:trPr>
          <w:trHeight w:val="1200"/>
        </w:trPr>
        <w:tc>
          <w:tcPr>
            <w:tcW w:w="1650" w:type="dxa"/>
            <w:shd w:val="clear" w:color="auto" w:fill="auto"/>
            <w:noWrap/>
            <w:vAlign w:val="center"/>
            <w:hideMark/>
          </w:tcPr>
          <w:p w14:paraId="4ED05EA0" w14:textId="39536E6A" w:rsidR="00120342" w:rsidRPr="00251AE3" w:rsidRDefault="00120342" w:rsidP="00F74708">
            <w:r w:rsidRPr="00251AE3">
              <w:t> </w:t>
            </w:r>
            <w:r w:rsidR="00CD1603" w:rsidRPr="00251AE3">
              <w:fldChar w:fldCharType="begin" w:fldLock="1"/>
            </w:r>
            <w:r w:rsidR="00CD1603" w:rsidRPr="00251AE3">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00CD1603" w:rsidRPr="00251AE3">
              <w:fldChar w:fldCharType="separate"/>
            </w:r>
            <w:r w:rsidR="00CD1603" w:rsidRPr="00251AE3">
              <w:t>(Pamina et al., 2019)</w:t>
            </w:r>
            <w:r w:rsidR="00CD1603" w:rsidRPr="00251AE3">
              <w:fldChar w:fldCharType="end"/>
            </w:r>
          </w:p>
        </w:tc>
        <w:tc>
          <w:tcPr>
            <w:tcW w:w="860" w:type="dxa"/>
            <w:shd w:val="clear" w:color="auto" w:fill="auto"/>
            <w:noWrap/>
            <w:vAlign w:val="center"/>
            <w:hideMark/>
          </w:tcPr>
          <w:p w14:paraId="2ACB02FF" w14:textId="77777777" w:rsidR="00120342" w:rsidRPr="00251AE3" w:rsidRDefault="00120342" w:rsidP="00F74708">
            <w:r w:rsidRPr="00251AE3">
              <w:t>2019</w:t>
            </w:r>
          </w:p>
        </w:tc>
        <w:tc>
          <w:tcPr>
            <w:tcW w:w="2862" w:type="dxa"/>
            <w:shd w:val="clear" w:color="auto" w:fill="auto"/>
            <w:vAlign w:val="center"/>
            <w:hideMark/>
          </w:tcPr>
          <w:p w14:paraId="493EAAC8" w14:textId="77777777" w:rsidR="00120342" w:rsidRPr="00251AE3" w:rsidRDefault="00120342" w:rsidP="00F74708">
            <w:r w:rsidRPr="00251AE3">
              <w:t xml:space="preserve">Feature Selection - </w:t>
            </w:r>
            <w:r w:rsidRPr="00251AE3">
              <w:br/>
              <w:t>XGBoost Classifier</w:t>
            </w:r>
          </w:p>
        </w:tc>
        <w:tc>
          <w:tcPr>
            <w:tcW w:w="4020" w:type="dxa"/>
            <w:shd w:val="clear" w:color="auto" w:fill="auto"/>
            <w:vAlign w:val="center"/>
            <w:hideMark/>
          </w:tcPr>
          <w:p w14:paraId="042A92B3" w14:textId="77777777" w:rsidR="00120342" w:rsidRPr="00251AE3" w:rsidRDefault="00120342" w:rsidP="00F74708">
            <w:r w:rsidRPr="00251AE3">
              <w:t>Accuracy:</w:t>
            </w:r>
            <w:r w:rsidRPr="00251AE3">
              <w:br/>
              <w:t>K-Nearest Neighbour - 0.754</w:t>
            </w:r>
            <w:r w:rsidRPr="00251AE3">
              <w:br/>
              <w:t xml:space="preserve">Random Forest - 0.775 </w:t>
            </w:r>
            <w:r w:rsidRPr="00251AE3">
              <w:br/>
              <w:t>XGBoost - 0.798</w:t>
            </w:r>
          </w:p>
        </w:tc>
      </w:tr>
      <w:tr w:rsidR="00120342" w:rsidRPr="00251AE3" w14:paraId="6C367E3D" w14:textId="77777777" w:rsidTr="00E273C0">
        <w:trPr>
          <w:trHeight w:val="1800"/>
        </w:trPr>
        <w:tc>
          <w:tcPr>
            <w:tcW w:w="1650" w:type="dxa"/>
            <w:shd w:val="clear" w:color="auto" w:fill="auto"/>
            <w:noWrap/>
            <w:vAlign w:val="center"/>
            <w:hideMark/>
          </w:tcPr>
          <w:p w14:paraId="388AD54A" w14:textId="1D7FD619" w:rsidR="00120342" w:rsidRPr="00251AE3" w:rsidRDefault="00120342" w:rsidP="00F74708">
            <w:r w:rsidRPr="00251AE3">
              <w:t> </w:t>
            </w:r>
            <w:r w:rsidR="00CD1603" w:rsidRPr="00251AE3">
              <w:fldChar w:fldCharType="begin" w:fldLock="1"/>
            </w:r>
            <w:r w:rsidR="00A14F25" w:rsidRPr="00251AE3">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CD1603" w:rsidRPr="00251AE3">
              <w:fldChar w:fldCharType="separate"/>
            </w:r>
            <w:r w:rsidR="00CD1603" w:rsidRPr="00251AE3">
              <w:t>(Induja and Eswaramurthy, 2015)</w:t>
            </w:r>
            <w:r w:rsidR="00CD1603" w:rsidRPr="00251AE3">
              <w:fldChar w:fldCharType="end"/>
            </w:r>
          </w:p>
        </w:tc>
        <w:tc>
          <w:tcPr>
            <w:tcW w:w="860" w:type="dxa"/>
            <w:shd w:val="clear" w:color="auto" w:fill="auto"/>
            <w:noWrap/>
            <w:vAlign w:val="center"/>
            <w:hideMark/>
          </w:tcPr>
          <w:p w14:paraId="41255279" w14:textId="77777777" w:rsidR="00120342" w:rsidRPr="00251AE3" w:rsidRDefault="00120342" w:rsidP="00F74708">
            <w:r w:rsidRPr="00251AE3">
              <w:t>2019</w:t>
            </w:r>
          </w:p>
        </w:tc>
        <w:tc>
          <w:tcPr>
            <w:tcW w:w="2862" w:type="dxa"/>
            <w:shd w:val="clear" w:color="auto" w:fill="auto"/>
            <w:vAlign w:val="center"/>
            <w:hideMark/>
          </w:tcPr>
          <w:p w14:paraId="4FD9B696" w14:textId="77777777" w:rsidR="00120342" w:rsidRPr="00251AE3" w:rsidRDefault="00120342" w:rsidP="00F74708">
            <w:r w:rsidRPr="00251AE3">
              <w:t>Feature Selection:</w:t>
            </w:r>
            <w:r w:rsidRPr="00251AE3">
              <w:br/>
              <w:t>total charges, monthly contract and fiber optic Internet service, senior citizen</w:t>
            </w:r>
          </w:p>
        </w:tc>
        <w:tc>
          <w:tcPr>
            <w:tcW w:w="4020" w:type="dxa"/>
            <w:shd w:val="clear" w:color="auto" w:fill="auto"/>
            <w:vAlign w:val="center"/>
            <w:hideMark/>
          </w:tcPr>
          <w:p w14:paraId="6E3E6F08" w14:textId="77777777" w:rsidR="00120342" w:rsidRPr="00251AE3" w:rsidRDefault="00120342" w:rsidP="00F74708">
            <w:r w:rsidRPr="00251AE3">
              <w:t>AUC:</w:t>
            </w:r>
            <w:r w:rsidRPr="00251AE3">
              <w:br/>
              <w:t xml:space="preserve">Random Forest </w:t>
            </w:r>
            <w:r w:rsidRPr="00251AE3">
              <w:rPr>
                <w:i/>
                <w:iCs/>
              </w:rPr>
              <w:t>with RFE</w:t>
            </w:r>
            <w:r w:rsidRPr="00251AE3">
              <w:t xml:space="preserve"> - 0.96 </w:t>
            </w:r>
            <w:r w:rsidRPr="00251AE3">
              <w:br/>
              <w:t xml:space="preserve">ANN </w:t>
            </w:r>
            <w:r w:rsidRPr="00251AE3">
              <w:rPr>
                <w:i/>
                <w:iCs/>
              </w:rPr>
              <w:t xml:space="preserve">with RFE </w:t>
            </w:r>
            <w:r w:rsidRPr="00251AE3">
              <w:t>- 0.77</w:t>
            </w:r>
          </w:p>
        </w:tc>
      </w:tr>
      <w:tr w:rsidR="00120342" w:rsidRPr="00251AE3" w14:paraId="78EF211A" w14:textId="77777777" w:rsidTr="00E273C0">
        <w:trPr>
          <w:trHeight w:val="1500"/>
        </w:trPr>
        <w:tc>
          <w:tcPr>
            <w:tcW w:w="1650" w:type="dxa"/>
            <w:shd w:val="clear" w:color="auto" w:fill="auto"/>
            <w:noWrap/>
            <w:vAlign w:val="center"/>
            <w:hideMark/>
          </w:tcPr>
          <w:p w14:paraId="6DAED627" w14:textId="0F853DDB" w:rsidR="00120342" w:rsidRPr="00251AE3" w:rsidRDefault="00120342" w:rsidP="00F74708">
            <w:r w:rsidRPr="00251AE3">
              <w:t> </w:t>
            </w:r>
            <w:r w:rsidR="00A14F25" w:rsidRPr="00251AE3">
              <w:fldChar w:fldCharType="begin" w:fldLock="1"/>
            </w:r>
            <w:r w:rsidR="003D7F6F" w:rsidRPr="00251AE3">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A14F25" w:rsidRPr="00251AE3">
              <w:fldChar w:fldCharType="separate"/>
            </w:r>
            <w:r w:rsidR="00A14F25" w:rsidRPr="00251AE3">
              <w:t>(Agrawal, 2018)</w:t>
            </w:r>
            <w:r w:rsidR="00A14F25" w:rsidRPr="00251AE3">
              <w:fldChar w:fldCharType="end"/>
            </w:r>
          </w:p>
        </w:tc>
        <w:tc>
          <w:tcPr>
            <w:tcW w:w="860" w:type="dxa"/>
            <w:shd w:val="clear" w:color="auto" w:fill="auto"/>
            <w:noWrap/>
            <w:vAlign w:val="center"/>
            <w:hideMark/>
          </w:tcPr>
          <w:p w14:paraId="675A8882" w14:textId="77777777" w:rsidR="00120342" w:rsidRPr="00251AE3" w:rsidRDefault="00120342" w:rsidP="00F74708">
            <w:r w:rsidRPr="00251AE3">
              <w:t>2018</w:t>
            </w:r>
          </w:p>
        </w:tc>
        <w:tc>
          <w:tcPr>
            <w:tcW w:w="2862" w:type="dxa"/>
            <w:shd w:val="clear" w:color="auto" w:fill="auto"/>
            <w:vAlign w:val="center"/>
            <w:hideMark/>
          </w:tcPr>
          <w:p w14:paraId="1733CFA7" w14:textId="6F1C4076" w:rsidR="00120342" w:rsidRPr="00251AE3" w:rsidRDefault="00120342" w:rsidP="00F74708">
            <w:r w:rsidRPr="00251AE3">
              <w:t>One Hot Encoding</w:t>
            </w:r>
          </w:p>
        </w:tc>
        <w:tc>
          <w:tcPr>
            <w:tcW w:w="4020" w:type="dxa"/>
            <w:shd w:val="clear" w:color="auto" w:fill="auto"/>
            <w:vAlign w:val="center"/>
            <w:hideMark/>
          </w:tcPr>
          <w:p w14:paraId="39B1E6C7" w14:textId="77777777" w:rsidR="00120342" w:rsidRPr="00251AE3" w:rsidRDefault="00120342" w:rsidP="00F74708">
            <w:r w:rsidRPr="00251AE3">
              <w:t>Accuracy:</w:t>
            </w:r>
            <w:r w:rsidRPr="00251AE3">
              <w:br/>
              <w:t>ANN - 80.03%</w:t>
            </w:r>
          </w:p>
        </w:tc>
      </w:tr>
    </w:tbl>
    <w:p w14:paraId="17F64DC9" w14:textId="4D699022" w:rsidR="00B17779" w:rsidRPr="00251AE3" w:rsidRDefault="00B17779" w:rsidP="00F74708">
      <w:pPr>
        <w:pStyle w:val="BodyText"/>
      </w:pPr>
    </w:p>
    <w:p w14:paraId="59A53D3A" w14:textId="5CC3B626" w:rsidR="00216E0E" w:rsidRPr="00251AE3" w:rsidRDefault="00216E0E" w:rsidP="00F74708">
      <w:pPr>
        <w:pStyle w:val="Heading2"/>
      </w:pPr>
      <w:bookmarkStart w:id="41" w:name="_Toc67153917"/>
      <w:r w:rsidRPr="00251AE3">
        <w:t>2.</w:t>
      </w:r>
      <w:r w:rsidR="003A58A3" w:rsidRPr="00251AE3">
        <w:t>9</w:t>
      </w:r>
      <w:r w:rsidRPr="00251AE3">
        <w:t xml:space="preserve"> Discussion</w:t>
      </w:r>
      <w:bookmarkEnd w:id="41"/>
    </w:p>
    <w:p w14:paraId="0E6B4ECF" w14:textId="7CFCD061" w:rsidR="00EA0537" w:rsidRPr="00251AE3" w:rsidRDefault="00216E0E" w:rsidP="00F74708">
      <w:pPr>
        <w:pStyle w:val="Heading2"/>
      </w:pPr>
      <w:bookmarkStart w:id="42" w:name="_Toc67153918"/>
      <w:r w:rsidRPr="00251AE3">
        <w:t>2.</w:t>
      </w:r>
      <w:r w:rsidR="003A58A3" w:rsidRPr="00251AE3">
        <w:t>10</w:t>
      </w:r>
      <w:r w:rsidRPr="00251AE3">
        <w:t xml:space="preserve"> Summary</w:t>
      </w:r>
      <w:bookmarkEnd w:id="42"/>
      <w:r w:rsidR="00F949AD" w:rsidRPr="00251AE3">
        <w:t xml:space="preserve"> </w:t>
      </w:r>
    </w:p>
    <w:p w14:paraId="3EB0CBE0" w14:textId="77777777" w:rsidR="00F949AD" w:rsidRPr="00251AE3" w:rsidRDefault="00F949AD" w:rsidP="00F74708">
      <w:pPr>
        <w:pStyle w:val="BodyText"/>
      </w:pPr>
    </w:p>
    <w:p w14:paraId="3733BB8F" w14:textId="4E47E15D" w:rsidR="0021550A" w:rsidRPr="00251AE3" w:rsidRDefault="0021550A" w:rsidP="00F74708">
      <w:pPr>
        <w:pStyle w:val="BodyText"/>
      </w:pPr>
    </w:p>
    <w:p w14:paraId="08374367" w14:textId="77777777" w:rsidR="00F97BEA" w:rsidRPr="00251AE3" w:rsidRDefault="00F97BEA" w:rsidP="00F74708">
      <w:pPr>
        <w:rPr>
          <w:rFonts w:eastAsiaTheme="majorEastAsia"/>
          <w:color w:val="345A8A" w:themeColor="accent1" w:themeShade="B5"/>
          <w:sz w:val="32"/>
          <w:szCs w:val="32"/>
        </w:rPr>
      </w:pPr>
      <w:r w:rsidRPr="00251AE3">
        <w:lastRenderedPageBreak/>
        <w:br w:type="page"/>
      </w:r>
    </w:p>
    <w:p w14:paraId="6C956164" w14:textId="6DD2E518" w:rsidR="004F0EF2" w:rsidRPr="00251AE3" w:rsidRDefault="00AD3EFC" w:rsidP="00F74708">
      <w:pPr>
        <w:pStyle w:val="Heading1"/>
      </w:pPr>
      <w:bookmarkStart w:id="43" w:name="_Toc67153919"/>
      <w:bookmarkEnd w:id="18"/>
      <w:bookmarkEnd w:id="20"/>
      <w:r w:rsidRPr="00251AE3">
        <w:lastRenderedPageBreak/>
        <w:t>C</w:t>
      </w:r>
      <w:r w:rsidR="00635CB3" w:rsidRPr="00251AE3">
        <w:t>HAPTER</w:t>
      </w:r>
      <w:r w:rsidR="006247A5" w:rsidRPr="00251AE3">
        <w:t xml:space="preserve"> 3</w:t>
      </w:r>
      <w:r w:rsidR="00635CB3" w:rsidRPr="00251AE3">
        <w:t>:</w:t>
      </w:r>
      <w:r w:rsidR="006247A5" w:rsidRPr="00251AE3">
        <w:t xml:space="preserve"> R</w:t>
      </w:r>
      <w:r w:rsidR="00635CB3" w:rsidRPr="00251AE3">
        <w:t>ESEARCH</w:t>
      </w:r>
      <w:r w:rsidR="006247A5" w:rsidRPr="00251AE3">
        <w:t xml:space="preserve"> M</w:t>
      </w:r>
      <w:r w:rsidR="00635CB3" w:rsidRPr="00251AE3">
        <w:t>ETHODOLOGY</w:t>
      </w:r>
      <w:bookmarkEnd w:id="43"/>
    </w:p>
    <w:p w14:paraId="5D9BE995" w14:textId="659FA90B" w:rsidR="00350A6B" w:rsidRPr="00251AE3" w:rsidRDefault="00350A6B" w:rsidP="00F74708">
      <w:pPr>
        <w:pStyle w:val="Heading2"/>
      </w:pPr>
      <w:bookmarkStart w:id="44" w:name="_Toc67153920"/>
      <w:r w:rsidRPr="00251AE3">
        <w:t>3.1 Introduction</w:t>
      </w:r>
      <w:bookmarkEnd w:id="44"/>
    </w:p>
    <w:p w14:paraId="14965F56" w14:textId="05E445D2" w:rsidR="0004008F" w:rsidRPr="00251AE3" w:rsidRDefault="0004008F" w:rsidP="00F74708">
      <w:pPr>
        <w:pStyle w:val="BodyText"/>
      </w:pPr>
      <w:r w:rsidRPr="00251AE3">
        <w:rPr>
          <w:highlight w:val="yellow"/>
        </w:rPr>
        <w:t>Write something here</w:t>
      </w:r>
    </w:p>
    <w:p w14:paraId="5BDAA054" w14:textId="46710039" w:rsidR="0004008F" w:rsidRPr="00251AE3" w:rsidRDefault="0004008F" w:rsidP="00F74708">
      <w:pPr>
        <w:pStyle w:val="Heading3"/>
      </w:pPr>
      <w:bookmarkStart w:id="45" w:name="_Toc67153921"/>
      <w:r w:rsidRPr="00251AE3">
        <w:t>3.1.1 Business Understanding</w:t>
      </w:r>
      <w:bookmarkEnd w:id="45"/>
    </w:p>
    <w:p w14:paraId="15D3D6BB" w14:textId="2BC9A8F4" w:rsidR="005423E1" w:rsidRPr="00251AE3" w:rsidRDefault="00C36679" w:rsidP="00F74708">
      <w:pPr>
        <w:pStyle w:val="BodyText"/>
      </w:pPr>
      <w:r w:rsidRPr="00251AE3">
        <w:t>T</w:t>
      </w:r>
      <w:r w:rsidR="0004008F" w:rsidRPr="00251AE3">
        <w:t>he telecom industry is a</w:t>
      </w:r>
      <w:r w:rsidR="00890257" w:rsidRPr="00251AE3">
        <w:t xml:space="preserve"> high</w:t>
      </w:r>
      <w:r w:rsidR="0004008F" w:rsidRPr="00251AE3">
        <w:t xml:space="preserve">ly competitive industry where customers </w:t>
      </w:r>
      <w:r w:rsidR="008C226C" w:rsidRPr="00251AE3">
        <w:t>can choos</w:t>
      </w:r>
      <w:r w:rsidRPr="00251AE3">
        <w:t>e</w:t>
      </w:r>
      <w:r w:rsidR="0004008F" w:rsidRPr="00251AE3">
        <w:t xml:space="preserve"> to move across </w:t>
      </w:r>
      <w:r w:rsidRPr="00251AE3">
        <w:t>operators</w:t>
      </w:r>
      <w:r w:rsidR="0004008F" w:rsidRPr="00251AE3">
        <w:t xml:space="preserve"> if they believe they are getting more value with another service provider. We also noted that based on the customer's behaviour patterns, we would have indicators to </w:t>
      </w:r>
      <w:r w:rsidR="00890257" w:rsidRPr="00251AE3">
        <w:t>report</w:t>
      </w:r>
      <w:r w:rsidR="0004008F" w:rsidRPr="00251AE3">
        <w:t xml:space="preserve"> if a customer might churn or not. Since the cost of retention is much higher than customer acquisition, it is vital to the company's survival to identify the customers likely to churn and run </w:t>
      </w:r>
      <w:r w:rsidR="009406C4" w:rsidRPr="00251AE3">
        <w:t xml:space="preserve">targeted </w:t>
      </w:r>
      <w:r w:rsidR="0004008F" w:rsidRPr="00251AE3">
        <w:t xml:space="preserve">campaigns to retain the existing customer base. It was also observed that a reduction of customer attrition of 5% could lead to profit margins increasing from 25% to 95% </w:t>
      </w:r>
      <w:r w:rsidR="0004008F" w:rsidRPr="00251AE3">
        <w:fldChar w:fldCharType="begin" w:fldLock="1"/>
      </w:r>
      <w:r w:rsidR="0004008F" w:rsidRPr="00251AE3">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51AE3">
        <w:fldChar w:fldCharType="separate"/>
      </w:r>
      <w:r w:rsidR="0004008F" w:rsidRPr="00251AE3">
        <w:t>(Hadden et al., 2006)</w:t>
      </w:r>
      <w:r w:rsidR="0004008F" w:rsidRPr="00251AE3">
        <w:fldChar w:fldCharType="end"/>
      </w:r>
      <w:r w:rsidR="0004008F" w:rsidRPr="00251AE3">
        <w:t>. In the telecom industry</w:t>
      </w:r>
      <w:r w:rsidR="00890257" w:rsidRPr="00251AE3">
        <w:t>,</w:t>
      </w:r>
      <w:r w:rsidR="0004008F" w:rsidRPr="00251AE3">
        <w:t xml:space="preserve"> where the approximated annual cost of customer attrition is $ 10 billion annually </w:t>
      </w:r>
      <w:r w:rsidR="0004008F" w:rsidRPr="00251AE3">
        <w:fldChar w:fldCharType="begin" w:fldLock="1"/>
      </w:r>
      <w:r w:rsidR="0004008F" w:rsidRPr="00251AE3">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51AE3">
        <w:fldChar w:fldCharType="separate"/>
      </w:r>
      <w:r w:rsidR="0004008F" w:rsidRPr="00251AE3">
        <w:t>(</w:t>
      </w:r>
      <w:r w:rsidR="0004008F" w:rsidRPr="00251AE3">
        <w:rPr>
          <w:rStyle w:val="ReferenceLinkChar"/>
          <w:color w:val="auto"/>
        </w:rPr>
        <w:t>Castanedo et al., 2014</w:t>
      </w:r>
      <w:r w:rsidR="0004008F" w:rsidRPr="00251AE3">
        <w:t>)</w:t>
      </w:r>
      <w:r w:rsidR="0004008F" w:rsidRPr="00251AE3">
        <w:fldChar w:fldCharType="end"/>
      </w:r>
      <w:r w:rsidR="0004008F" w:rsidRPr="00251AE3">
        <w:t xml:space="preserve">, and 30% </w:t>
      </w:r>
      <w:r w:rsidR="00890257" w:rsidRPr="00251AE3">
        <w:t xml:space="preserve">of </w:t>
      </w:r>
      <w:r w:rsidR="0004008F" w:rsidRPr="00251AE3">
        <w:t xml:space="preserve">customers churn on average, there is a substantial need to perform active targeting to retain the customer base. </w:t>
      </w:r>
    </w:p>
    <w:p w14:paraId="285D3CA0" w14:textId="77777777" w:rsidR="00707611" w:rsidRPr="00251AE3" w:rsidRDefault="00707611" w:rsidP="00F74708">
      <w:pPr>
        <w:rPr>
          <w:rFonts w:eastAsiaTheme="majorEastAsia"/>
          <w:color w:val="365F91" w:themeColor="accent1" w:themeShade="BF"/>
          <w:sz w:val="36"/>
          <w:szCs w:val="32"/>
        </w:rPr>
      </w:pPr>
      <w:r w:rsidRPr="00251AE3">
        <w:br w:type="page"/>
      </w:r>
    </w:p>
    <w:p w14:paraId="3B0454D3" w14:textId="27AD84D8" w:rsidR="0004008F" w:rsidRPr="00251AE3" w:rsidRDefault="0004008F" w:rsidP="00F74708">
      <w:pPr>
        <w:pStyle w:val="Heading3"/>
      </w:pPr>
      <w:bookmarkStart w:id="46" w:name="_Toc67153922"/>
      <w:r w:rsidRPr="00251AE3">
        <w:lastRenderedPageBreak/>
        <w:t xml:space="preserve">3.1.2 Data </w:t>
      </w:r>
      <w:r w:rsidR="00C72804" w:rsidRPr="00251AE3">
        <w:t>Understanding</w:t>
      </w:r>
      <w:bookmarkEnd w:id="46"/>
    </w:p>
    <w:p w14:paraId="3DBF9669" w14:textId="61B4B2C9" w:rsidR="00C72804" w:rsidRPr="00251AE3" w:rsidRDefault="00C72804" w:rsidP="00F74708">
      <w:pPr>
        <w:pStyle w:val="BodyText"/>
      </w:pPr>
      <w:r w:rsidRPr="00251AE3">
        <w:t xml:space="preserve">There are various data sources used to predict </w:t>
      </w:r>
      <w:r w:rsidR="00774F73" w:rsidRPr="00251AE3">
        <w:t xml:space="preserve">customer </w:t>
      </w:r>
      <w:r w:rsidRPr="00251AE3">
        <w:t xml:space="preserve">churn in the telecom industry through the literature survey. </w:t>
      </w:r>
      <w:r w:rsidR="00890257" w:rsidRPr="00251AE3">
        <w:t>This research</w:t>
      </w:r>
      <w:r w:rsidRPr="00251AE3">
        <w:t xml:space="preserve"> shall be using the IBM Watson Telecom churn data found on the Kaggle website</w:t>
      </w:r>
      <w:r w:rsidR="003A4D0D" w:rsidRPr="00251AE3">
        <w:t xml:space="preserve"> derived from the IBM Cognos Analytics Community </w:t>
      </w:r>
      <w:r w:rsidR="003A4D0D" w:rsidRPr="00251AE3">
        <w:fldChar w:fldCharType="begin" w:fldLock="1"/>
      </w:r>
      <w:r w:rsidR="004227F6" w:rsidRPr="00251AE3">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51AE3">
        <w:fldChar w:fldCharType="separate"/>
      </w:r>
      <w:r w:rsidR="003A4D0D" w:rsidRPr="00251AE3">
        <w:t>(Cognos Analytics - IBM Business Analytics Community, 2021)</w:t>
      </w:r>
      <w:r w:rsidR="003A4D0D" w:rsidRPr="00251AE3">
        <w:fldChar w:fldCharType="end"/>
      </w:r>
      <w:r w:rsidRPr="00251AE3">
        <w:t xml:space="preserve">. The telecom churn data consists of </w:t>
      </w:r>
      <w:r w:rsidR="003A4D0D" w:rsidRPr="00251AE3">
        <w:t>7</w:t>
      </w:r>
      <w:r w:rsidRPr="00251AE3">
        <w:t>043 rows and 21 attributes at a customer</w:t>
      </w:r>
      <w:r w:rsidR="005643A9" w:rsidRPr="00251AE3">
        <w:t>-</w:t>
      </w:r>
      <w:r w:rsidRPr="00251AE3">
        <w:t xml:space="preserve">id level. The data </w:t>
      </w:r>
      <w:r w:rsidR="00890257" w:rsidRPr="00251AE3">
        <w:t>combines</w:t>
      </w:r>
      <w:r w:rsidRPr="00251AE3">
        <w:t xml:space="preserve"> numerical and categorical variables that can be used as feature variables to predict the target variable churn. Churn is indicated within the dataset as a "Yes" or a "No"</w:t>
      </w:r>
      <w:r w:rsidR="00890257" w:rsidRPr="00251AE3">
        <w:t>,</w:t>
      </w:r>
      <w:r w:rsidRPr="00251AE3">
        <w:t xml:space="preserve"> indicating if a customer has churned or not churned respectively. This data presented is for the last month based on which predictions are to be made.</w:t>
      </w:r>
    </w:p>
    <w:p w14:paraId="12FA646B" w14:textId="77777777" w:rsidR="00B92340" w:rsidRPr="00251AE3" w:rsidRDefault="00B92340" w:rsidP="00F74708">
      <w:pPr>
        <w:pStyle w:val="BodyText"/>
      </w:pPr>
      <w:r w:rsidRPr="00251AE3">
        <w:t xml:space="preserve">The information obtained from the data can be broken down into four broad categories and is as follows </w:t>
      </w:r>
      <w:r w:rsidRPr="00251AE3">
        <w:fldChar w:fldCharType="begin" w:fldLock="1"/>
      </w:r>
      <w:r w:rsidRPr="00251AE3">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51AE3">
        <w:fldChar w:fldCharType="separate"/>
      </w:r>
      <w:r w:rsidRPr="00251AE3">
        <w:t>(Ebrah and Elnasir, 2019)</w:t>
      </w:r>
      <w:r w:rsidRPr="00251AE3">
        <w:fldChar w:fldCharType="end"/>
      </w:r>
      <w:r w:rsidRPr="00251AE3">
        <w:t>:</w:t>
      </w:r>
    </w:p>
    <w:p w14:paraId="2AEB20D5" w14:textId="77777777" w:rsidR="00B92340" w:rsidRPr="00251AE3" w:rsidRDefault="00B92340" w:rsidP="00F74708">
      <w:pPr>
        <w:pStyle w:val="BodyText"/>
        <w:numPr>
          <w:ilvl w:val="0"/>
          <w:numId w:val="35"/>
        </w:numPr>
      </w:pPr>
      <w:r w:rsidRPr="00251AE3">
        <w:t>Services that the customer may be using such as streaming movies and tv, technical support, device protection, online backup and service, broadband services</w:t>
      </w:r>
    </w:p>
    <w:p w14:paraId="3CEE1927" w14:textId="77777777" w:rsidR="005643A9" w:rsidRPr="00251AE3" w:rsidRDefault="00B92340" w:rsidP="00F74708">
      <w:pPr>
        <w:pStyle w:val="BodyText"/>
        <w:numPr>
          <w:ilvl w:val="0"/>
          <w:numId w:val="35"/>
        </w:numPr>
      </w:pPr>
      <w:r w:rsidRPr="00251AE3">
        <w:t>Account Information of the customer such as customer tenure, total costing, monthly charges, paperless billing, payment method</w:t>
      </w:r>
    </w:p>
    <w:p w14:paraId="5E22A2AD" w14:textId="77777777" w:rsidR="005643A9" w:rsidRPr="00251AE3" w:rsidRDefault="00B92340" w:rsidP="00F74708">
      <w:pPr>
        <w:pStyle w:val="BodyText"/>
        <w:numPr>
          <w:ilvl w:val="0"/>
          <w:numId w:val="35"/>
        </w:numPr>
      </w:pPr>
      <w:r w:rsidRPr="00251AE3">
        <w:t>Demographic information such as age, gender, information about dependents and partners</w:t>
      </w:r>
    </w:p>
    <w:p w14:paraId="79FA1721" w14:textId="12AB8EC4" w:rsidR="00C72804" w:rsidRPr="00251AE3" w:rsidRDefault="00C72804" w:rsidP="00F74708">
      <w:pPr>
        <w:pStyle w:val="BodyText"/>
        <w:numPr>
          <w:ilvl w:val="0"/>
          <w:numId w:val="35"/>
        </w:numPr>
      </w:pPr>
      <w:r w:rsidRPr="00251AE3">
        <w:t>The given data consists of multiple factors about the customers regarding lifestyle, behaviour in a Yes or No format that can be leveraged post-processing. It is presented in a .csv format with customer attributes information as metadata</w:t>
      </w:r>
    </w:p>
    <w:p w14:paraId="248F1EFA" w14:textId="499E8DD3" w:rsidR="00F053B1" w:rsidRPr="00251AE3" w:rsidRDefault="008823A4" w:rsidP="00F74708">
      <w:pPr>
        <w:pStyle w:val="BodyText"/>
      </w:pPr>
      <w:r w:rsidRPr="00251AE3">
        <w:t xml:space="preserve">Each row in the telecom churn represents customer attributes </w:t>
      </w:r>
      <w:r w:rsidR="008C226C" w:rsidRPr="00251AE3">
        <w:t>used to describe the customer's behaviou</w:t>
      </w:r>
      <w:r w:rsidRPr="00251AE3">
        <w:t>r.</w:t>
      </w:r>
      <w:r w:rsidR="001C1285" w:rsidRPr="00251AE3">
        <w:t xml:space="preserve"> The</w:t>
      </w:r>
      <w:r w:rsidR="004227F6" w:rsidRPr="00251AE3">
        <w:t xml:space="preserve"> data is unique at a Customer ID level with a high cardinality of 7043. We also note that the Total Charges column is uniquely distributed. There is an equal 50-50 distribution of male and female customers. </w:t>
      </w:r>
      <w:r w:rsidR="008C226C" w:rsidRPr="00251AE3">
        <w:t>As one would expect in the Churn column, there is an imbalance</w:t>
      </w:r>
      <w:r w:rsidR="00BD6AB6" w:rsidRPr="00251AE3">
        <w:t>,</w:t>
      </w:r>
      <w:r w:rsidR="004227F6" w:rsidRPr="00251AE3">
        <w:t xml:space="preserve"> with 27% of customers churning and 73% retention. This dataset has been collected over a month with a Kaggle Usability Score of 8.8 based on the provided metadata and various other factors</w:t>
      </w:r>
      <w:r w:rsidR="00BD6AB6" w:rsidRPr="00251AE3">
        <w:t>,</w:t>
      </w:r>
      <w:r w:rsidR="004227F6" w:rsidRPr="00251AE3">
        <w:t xml:space="preserve"> as mentioned in the website </w:t>
      </w:r>
      <w:r w:rsidR="004227F6" w:rsidRPr="00251AE3">
        <w:fldChar w:fldCharType="begin" w:fldLock="1"/>
      </w:r>
      <w:r w:rsidR="00A96D6E" w:rsidRPr="00251AE3">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51AE3">
        <w:fldChar w:fldCharType="separate"/>
      </w:r>
      <w:r w:rsidR="004227F6" w:rsidRPr="00251AE3">
        <w:t>(Kaggle, 2018)</w:t>
      </w:r>
      <w:r w:rsidR="004227F6" w:rsidRPr="00251AE3">
        <w:fldChar w:fldCharType="end"/>
      </w:r>
      <w:r w:rsidR="00F053B1" w:rsidRPr="00251AE3">
        <w:t>.</w:t>
      </w:r>
    </w:p>
    <w:p w14:paraId="113D31FB" w14:textId="77777777" w:rsidR="00F053B1" w:rsidRPr="00251AE3" w:rsidRDefault="00F053B1" w:rsidP="00F74708">
      <w:r w:rsidRPr="00251AE3">
        <w:lastRenderedPageBreak/>
        <w:br w:type="page"/>
      </w:r>
    </w:p>
    <w:p w14:paraId="3505C01B" w14:textId="66EE492D" w:rsidR="00F053B1" w:rsidRPr="00251AE3" w:rsidRDefault="000B0475" w:rsidP="00F74708">
      <w:pPr>
        <w:pStyle w:val="BodyText"/>
      </w:pPr>
      <w:r w:rsidRPr="00251AE3">
        <w:lastRenderedPageBreak/>
        <w:t>Let us understand the d</w:t>
      </w:r>
      <w:r w:rsidR="00BD6AB6" w:rsidRPr="00251AE3">
        <w:t>escriptive dataset</w:t>
      </w:r>
      <w:r w:rsidRPr="00251AE3">
        <w:t xml:space="preserve"> statistics in detail. Here, we will analyse and understand the dataset better </w:t>
      </w:r>
      <w:r w:rsidR="00110B64" w:rsidRPr="00251AE3">
        <w:t xml:space="preserve">by deep driving into the statistics of each </w:t>
      </w:r>
      <w:r w:rsidRPr="00251AE3">
        <w:t>column</w:t>
      </w:r>
      <w:r w:rsidR="00110B64" w:rsidRPr="00251AE3">
        <w:t>:</w:t>
      </w:r>
    </w:p>
    <w:p w14:paraId="349CF920" w14:textId="4ECE8D76" w:rsidR="00110B64" w:rsidRPr="00251AE3" w:rsidRDefault="00110B64" w:rsidP="00F74708">
      <w:pPr>
        <w:pStyle w:val="BodyText"/>
        <w:numPr>
          <w:ilvl w:val="0"/>
          <w:numId w:val="36"/>
        </w:numPr>
      </w:pPr>
      <w:r w:rsidRPr="00251AE3">
        <w:t>Customer ID</w:t>
      </w:r>
      <w:r w:rsidR="00C7187E" w:rsidRPr="00251AE3">
        <w:t xml:space="preserve">: </w:t>
      </w:r>
      <w:r w:rsidR="006234AE" w:rsidRPr="00251AE3">
        <w:t>Unique Customer Id assigned to each customer (7043 unique values)</w:t>
      </w:r>
    </w:p>
    <w:p w14:paraId="45D84C26" w14:textId="6E46412B" w:rsidR="00110B64" w:rsidRPr="00251AE3" w:rsidRDefault="00110B64" w:rsidP="00F74708">
      <w:pPr>
        <w:pStyle w:val="BodyText"/>
        <w:numPr>
          <w:ilvl w:val="0"/>
          <w:numId w:val="36"/>
        </w:numPr>
      </w:pPr>
      <w:r w:rsidRPr="00251AE3">
        <w:t>Gender</w:t>
      </w:r>
      <w:r w:rsidR="00C7187E" w:rsidRPr="00251AE3">
        <w:t xml:space="preserve">: </w:t>
      </w:r>
      <w:r w:rsidR="006234AE" w:rsidRPr="00251AE3">
        <w:t>Indicative of whether a customer is male or female</w:t>
      </w:r>
    </w:p>
    <w:p w14:paraId="3D5B577B" w14:textId="22C7E5CE" w:rsidR="00110B64" w:rsidRPr="00251AE3" w:rsidRDefault="00110B64" w:rsidP="00F74708">
      <w:pPr>
        <w:pStyle w:val="BodyText"/>
        <w:numPr>
          <w:ilvl w:val="0"/>
          <w:numId w:val="36"/>
        </w:numPr>
      </w:pPr>
      <w:r w:rsidRPr="00251AE3">
        <w:t>Senior Citizen</w:t>
      </w:r>
      <w:r w:rsidR="00C7187E" w:rsidRPr="00251AE3">
        <w:t xml:space="preserve">: </w:t>
      </w:r>
      <w:r w:rsidR="006234AE" w:rsidRPr="00251AE3">
        <w:t xml:space="preserve">Binary of whether the customer is a senior citizen or not </w:t>
      </w:r>
    </w:p>
    <w:p w14:paraId="4A2061E9" w14:textId="1B8313C0" w:rsidR="00110B64" w:rsidRPr="00251AE3" w:rsidRDefault="00110B64" w:rsidP="00F74708">
      <w:pPr>
        <w:pStyle w:val="BodyText"/>
        <w:numPr>
          <w:ilvl w:val="0"/>
          <w:numId w:val="36"/>
        </w:numPr>
      </w:pPr>
      <w:r w:rsidRPr="00251AE3">
        <w:t>Partner</w:t>
      </w:r>
      <w:r w:rsidR="00C7187E" w:rsidRPr="00251AE3">
        <w:t xml:space="preserve">: </w:t>
      </w:r>
      <w:r w:rsidR="006234AE" w:rsidRPr="00251AE3">
        <w:t>Information on whether the customer has a partner or not</w:t>
      </w:r>
    </w:p>
    <w:p w14:paraId="0D7E07A3" w14:textId="498BFA0D" w:rsidR="00110B64" w:rsidRPr="00251AE3" w:rsidRDefault="00110B64" w:rsidP="00F74708">
      <w:pPr>
        <w:pStyle w:val="BodyText"/>
        <w:numPr>
          <w:ilvl w:val="0"/>
          <w:numId w:val="36"/>
        </w:numPr>
      </w:pPr>
      <w:r w:rsidRPr="00251AE3">
        <w:t>Dependents</w:t>
      </w:r>
      <w:r w:rsidR="00C7187E" w:rsidRPr="00251AE3">
        <w:t xml:space="preserve">: </w:t>
      </w:r>
      <w:r w:rsidR="006234AE" w:rsidRPr="00251AE3">
        <w:t>Indicative of whether the customer has dependents or not</w:t>
      </w:r>
    </w:p>
    <w:p w14:paraId="0749D614" w14:textId="5BD56A8A" w:rsidR="00110B64" w:rsidRPr="00251AE3" w:rsidRDefault="00110B64" w:rsidP="00F74708">
      <w:pPr>
        <w:pStyle w:val="BodyText"/>
        <w:numPr>
          <w:ilvl w:val="0"/>
          <w:numId w:val="36"/>
        </w:numPr>
      </w:pPr>
      <w:r w:rsidRPr="00251AE3">
        <w:t>Tenure</w:t>
      </w:r>
      <w:r w:rsidR="00C7187E" w:rsidRPr="00251AE3">
        <w:t>:</w:t>
      </w:r>
      <w:r w:rsidR="006234AE" w:rsidRPr="00251AE3">
        <w:t xml:space="preserve"> Number of months the customer has stayed with the company</w:t>
      </w:r>
    </w:p>
    <w:p w14:paraId="7DC04F11" w14:textId="4F2FFFC8" w:rsidR="00110B64" w:rsidRPr="00251AE3" w:rsidRDefault="00110B64" w:rsidP="00F74708">
      <w:pPr>
        <w:pStyle w:val="BodyText"/>
        <w:numPr>
          <w:ilvl w:val="0"/>
          <w:numId w:val="36"/>
        </w:numPr>
      </w:pPr>
      <w:r w:rsidRPr="00251AE3">
        <w:t>Phone Service</w:t>
      </w:r>
      <w:r w:rsidR="00C7187E" w:rsidRPr="00251AE3">
        <w:t>:</w:t>
      </w:r>
      <w:r w:rsidR="00DE31B0" w:rsidRPr="00251AE3">
        <w:t xml:space="preserve"> Indicative of whether the customer uses the phone service or not</w:t>
      </w:r>
    </w:p>
    <w:p w14:paraId="31CAB1F1" w14:textId="4CDF823D" w:rsidR="00110B64" w:rsidRPr="00251AE3" w:rsidRDefault="00110B64" w:rsidP="00F74708">
      <w:pPr>
        <w:pStyle w:val="BodyText"/>
        <w:numPr>
          <w:ilvl w:val="0"/>
          <w:numId w:val="36"/>
        </w:numPr>
      </w:pPr>
      <w:r w:rsidRPr="00251AE3">
        <w:t>Multiple Lines</w:t>
      </w:r>
      <w:r w:rsidR="00C7187E" w:rsidRPr="00251AE3">
        <w:t>:</w:t>
      </w:r>
      <w:r w:rsidR="00651C8B" w:rsidRPr="00251AE3">
        <w:t xml:space="preserve"> Whether the customer has multiple lines or not</w:t>
      </w:r>
    </w:p>
    <w:p w14:paraId="00F2F9BF" w14:textId="05F01A22" w:rsidR="00110B64" w:rsidRPr="00251AE3" w:rsidRDefault="00110B64" w:rsidP="00F74708">
      <w:pPr>
        <w:pStyle w:val="BodyText"/>
        <w:numPr>
          <w:ilvl w:val="0"/>
          <w:numId w:val="36"/>
        </w:numPr>
      </w:pPr>
      <w:r w:rsidRPr="00251AE3">
        <w:t>Internet Service</w:t>
      </w:r>
      <w:r w:rsidR="00C7187E" w:rsidRPr="00251AE3">
        <w:t>:</w:t>
      </w:r>
      <w:r w:rsidR="00651C8B" w:rsidRPr="00251AE3">
        <w:t xml:space="preserve"> Information regarding the internet service provider (DSL, Fiber optic, No)</w:t>
      </w:r>
    </w:p>
    <w:p w14:paraId="57559F0B" w14:textId="34DF298A" w:rsidR="00110B64" w:rsidRPr="00251AE3" w:rsidRDefault="00110B64" w:rsidP="00F74708">
      <w:pPr>
        <w:pStyle w:val="BodyText"/>
        <w:numPr>
          <w:ilvl w:val="0"/>
          <w:numId w:val="36"/>
        </w:numPr>
      </w:pPr>
      <w:r w:rsidRPr="00251AE3">
        <w:t>Online Security</w:t>
      </w:r>
      <w:r w:rsidR="00C7187E" w:rsidRPr="00251AE3">
        <w:t>:</w:t>
      </w:r>
      <w:r w:rsidR="00651C8B" w:rsidRPr="00251AE3">
        <w:t xml:space="preserve"> Whether the customer has online security or not</w:t>
      </w:r>
    </w:p>
    <w:p w14:paraId="1C75F150" w14:textId="60C0D3AA" w:rsidR="00110B64" w:rsidRPr="00251AE3" w:rsidRDefault="00110B64" w:rsidP="00F74708">
      <w:pPr>
        <w:pStyle w:val="BodyText"/>
        <w:numPr>
          <w:ilvl w:val="0"/>
          <w:numId w:val="36"/>
        </w:numPr>
      </w:pPr>
      <w:r w:rsidRPr="00251AE3">
        <w:t>Online Backup</w:t>
      </w:r>
      <w:r w:rsidR="00C7187E" w:rsidRPr="00251AE3">
        <w:t>:</w:t>
      </w:r>
      <w:r w:rsidR="008870F7" w:rsidRPr="00251AE3">
        <w:t xml:space="preserve"> Whether the customer has opted in for Online Backup</w:t>
      </w:r>
    </w:p>
    <w:p w14:paraId="5EC09877" w14:textId="2AB774E5" w:rsidR="00110B64" w:rsidRPr="00251AE3" w:rsidRDefault="00110B64" w:rsidP="00F74708">
      <w:pPr>
        <w:pStyle w:val="BodyText"/>
        <w:numPr>
          <w:ilvl w:val="0"/>
          <w:numId w:val="36"/>
        </w:numPr>
      </w:pPr>
      <w:r w:rsidRPr="00251AE3">
        <w:t>Device Protection</w:t>
      </w:r>
      <w:r w:rsidR="00C7187E" w:rsidRPr="00251AE3">
        <w:t>:</w:t>
      </w:r>
      <w:r w:rsidR="008870F7" w:rsidRPr="00251AE3">
        <w:t xml:space="preserve"> Whether the customer has open in for </w:t>
      </w:r>
      <w:r w:rsidR="00535B44" w:rsidRPr="00251AE3">
        <w:t>Device Protection Plan</w:t>
      </w:r>
    </w:p>
    <w:p w14:paraId="26E2FD9F" w14:textId="5E7A3862" w:rsidR="00110B64" w:rsidRPr="00251AE3" w:rsidRDefault="00110B64" w:rsidP="00F74708">
      <w:pPr>
        <w:pStyle w:val="BodyText"/>
        <w:numPr>
          <w:ilvl w:val="0"/>
          <w:numId w:val="36"/>
        </w:numPr>
      </w:pPr>
      <w:r w:rsidRPr="00251AE3">
        <w:t>Technical Support</w:t>
      </w:r>
      <w:r w:rsidR="00C7187E" w:rsidRPr="00251AE3">
        <w:t>:</w:t>
      </w:r>
      <w:r w:rsidR="00535B44" w:rsidRPr="00251AE3">
        <w:t xml:space="preserve"> Whether the customer has requested Technical Support</w:t>
      </w:r>
    </w:p>
    <w:p w14:paraId="764AB763" w14:textId="2F39606D" w:rsidR="00110B64" w:rsidRPr="00251AE3" w:rsidRDefault="00110B64" w:rsidP="00F74708">
      <w:pPr>
        <w:pStyle w:val="BodyText"/>
        <w:numPr>
          <w:ilvl w:val="0"/>
          <w:numId w:val="36"/>
        </w:numPr>
      </w:pPr>
      <w:r w:rsidRPr="00251AE3">
        <w:t>Streaming TV</w:t>
      </w:r>
      <w:r w:rsidR="00C7187E" w:rsidRPr="00251AE3">
        <w:t>:</w:t>
      </w:r>
      <w:r w:rsidR="00535B44" w:rsidRPr="00251AE3">
        <w:t xml:space="preserve"> Whether the customer has opted in for TV Streaming services</w:t>
      </w:r>
    </w:p>
    <w:p w14:paraId="5DE8ED56" w14:textId="4DF81846" w:rsidR="00110B64" w:rsidRPr="00251AE3" w:rsidRDefault="00110B64" w:rsidP="00F74708">
      <w:pPr>
        <w:pStyle w:val="BodyText"/>
        <w:numPr>
          <w:ilvl w:val="0"/>
          <w:numId w:val="36"/>
        </w:numPr>
      </w:pPr>
      <w:r w:rsidRPr="00251AE3">
        <w:t>Streaming Movies</w:t>
      </w:r>
      <w:r w:rsidR="00C7187E" w:rsidRPr="00251AE3">
        <w:t>:</w:t>
      </w:r>
      <w:r w:rsidR="00535B44" w:rsidRPr="00251AE3">
        <w:t xml:space="preserve"> Whether the customer has opted in for Streaming Movies services</w:t>
      </w:r>
    </w:p>
    <w:p w14:paraId="4ACEA54E" w14:textId="7E03A46C" w:rsidR="00110B64" w:rsidRPr="00251AE3" w:rsidRDefault="00110B64" w:rsidP="00F74708">
      <w:pPr>
        <w:pStyle w:val="BodyText"/>
        <w:numPr>
          <w:ilvl w:val="0"/>
          <w:numId w:val="36"/>
        </w:numPr>
      </w:pPr>
      <w:r w:rsidRPr="00251AE3">
        <w:t>Contract</w:t>
      </w:r>
      <w:r w:rsidR="00C7187E" w:rsidRPr="00251AE3">
        <w:t>:</w:t>
      </w:r>
      <w:r w:rsidR="00535B44" w:rsidRPr="00251AE3">
        <w:t xml:space="preserve"> Whether the customer has opted for a monthly, annual or two-year plan</w:t>
      </w:r>
    </w:p>
    <w:p w14:paraId="1053CEB5" w14:textId="288AF0B4" w:rsidR="00110B64" w:rsidRPr="00251AE3" w:rsidRDefault="00110B64" w:rsidP="00F74708">
      <w:pPr>
        <w:pStyle w:val="BodyText"/>
        <w:numPr>
          <w:ilvl w:val="0"/>
          <w:numId w:val="36"/>
        </w:numPr>
      </w:pPr>
      <w:r w:rsidRPr="00251AE3">
        <w:t>Paperless Billing</w:t>
      </w:r>
      <w:r w:rsidR="00C7187E" w:rsidRPr="00251AE3">
        <w:t>:</w:t>
      </w:r>
      <w:r w:rsidR="00535B44" w:rsidRPr="00251AE3">
        <w:t xml:space="preserve"> Whether the customer has opted in for paperless billing</w:t>
      </w:r>
    </w:p>
    <w:p w14:paraId="1B13561E" w14:textId="4A292D8E" w:rsidR="00110B64" w:rsidRPr="00251AE3" w:rsidRDefault="00110B64" w:rsidP="00F74708">
      <w:pPr>
        <w:pStyle w:val="BodyText"/>
        <w:numPr>
          <w:ilvl w:val="0"/>
          <w:numId w:val="36"/>
        </w:numPr>
      </w:pPr>
      <w:r w:rsidRPr="00251AE3">
        <w:t>Payment Method</w:t>
      </w:r>
      <w:r w:rsidR="00C7187E" w:rsidRPr="00251AE3">
        <w:t>:</w:t>
      </w:r>
      <w:r w:rsidR="00535B44" w:rsidRPr="00251AE3">
        <w:t xml:space="preserve"> Method of payment of the customer: Electronic check, Mailed check, Bank Transfer or Credit Card</w:t>
      </w:r>
    </w:p>
    <w:p w14:paraId="2739F02A" w14:textId="3924FDCA" w:rsidR="00110B64" w:rsidRPr="00251AE3" w:rsidRDefault="00110B64" w:rsidP="00F74708">
      <w:pPr>
        <w:pStyle w:val="BodyText"/>
        <w:numPr>
          <w:ilvl w:val="0"/>
          <w:numId w:val="36"/>
        </w:numPr>
      </w:pPr>
      <w:r w:rsidRPr="00251AE3">
        <w:t>Monthly Charges</w:t>
      </w:r>
      <w:r w:rsidR="00C7187E" w:rsidRPr="00251AE3">
        <w:t>:</w:t>
      </w:r>
      <w:r w:rsidR="00535B44" w:rsidRPr="00251AE3">
        <w:t xml:space="preserve"> Monthly Charges of the customer</w:t>
      </w:r>
    </w:p>
    <w:p w14:paraId="1438F458" w14:textId="4B402225" w:rsidR="00110B64" w:rsidRPr="00251AE3" w:rsidRDefault="00110B64" w:rsidP="00F74708">
      <w:pPr>
        <w:pStyle w:val="BodyText"/>
        <w:numPr>
          <w:ilvl w:val="0"/>
          <w:numId w:val="36"/>
        </w:numPr>
      </w:pPr>
      <w:r w:rsidRPr="00251AE3">
        <w:lastRenderedPageBreak/>
        <w:t>Total Charges</w:t>
      </w:r>
      <w:r w:rsidR="00C7187E" w:rsidRPr="00251AE3">
        <w:t>:</w:t>
      </w:r>
      <w:r w:rsidR="00535B44" w:rsidRPr="00251AE3">
        <w:t xml:space="preserve"> The total charges of the customer </w:t>
      </w:r>
    </w:p>
    <w:p w14:paraId="3CE03DFE" w14:textId="72D42CEB" w:rsidR="00110B64" w:rsidRPr="00251AE3" w:rsidRDefault="00110B64" w:rsidP="00F74708">
      <w:pPr>
        <w:pStyle w:val="BodyText"/>
        <w:numPr>
          <w:ilvl w:val="0"/>
          <w:numId w:val="36"/>
        </w:numPr>
      </w:pPr>
      <w:r w:rsidRPr="00251AE3">
        <w:t>Churn</w:t>
      </w:r>
      <w:r w:rsidR="00C7187E" w:rsidRPr="00251AE3">
        <w:t>:</w:t>
      </w:r>
      <w:r w:rsidR="00535B44" w:rsidRPr="00251AE3">
        <w:t xml:space="preserve"> Whether the customer has churned or not</w:t>
      </w:r>
    </w:p>
    <w:p w14:paraId="50CC191F" w14:textId="23E6A183" w:rsidR="009664F6" w:rsidRPr="00251AE3" w:rsidRDefault="009664F6" w:rsidP="00F74708">
      <w:pPr>
        <w:pStyle w:val="BodyText"/>
      </w:pPr>
      <w:r w:rsidRPr="00251AE3">
        <w:t xml:space="preserve">From the above description, we have now understood the descriptive statistics of the IBM Telecom Churn dataset that is going to be used </w:t>
      </w:r>
      <w:r w:rsidR="00BD6AB6" w:rsidRPr="00251AE3">
        <w:t>in</w:t>
      </w:r>
      <w:r w:rsidRPr="00251AE3">
        <w:t xml:space="preserve"> this </w:t>
      </w:r>
      <w:r w:rsidR="00987DB2" w:rsidRPr="00251AE3">
        <w:t>study</w:t>
      </w:r>
      <w:r w:rsidRPr="00251AE3">
        <w:t>.</w:t>
      </w:r>
      <w:r w:rsidR="002466C4" w:rsidRPr="00251AE3">
        <w:t xml:space="preserve"> We have 18 features that are categorical, </w:t>
      </w:r>
      <w:r w:rsidR="00BD6AB6" w:rsidRPr="00251AE3">
        <w:t>two</w:t>
      </w:r>
      <w:r w:rsidR="002466C4" w:rsidRPr="00251AE3">
        <w:t xml:space="preserve"> </w:t>
      </w:r>
      <w:r w:rsidR="008C226C" w:rsidRPr="00251AE3">
        <w:t>integer features</w:t>
      </w:r>
      <w:r w:rsidR="002466C4" w:rsidRPr="00251AE3">
        <w:t xml:space="preserve"> and </w:t>
      </w:r>
      <w:r w:rsidR="00BD6AB6" w:rsidRPr="00251AE3">
        <w:t>one</w:t>
      </w:r>
      <w:r w:rsidR="002466C4" w:rsidRPr="00251AE3">
        <w:t xml:space="preserve"> feature of type float. The dataset has 7043 rows and 21 columns</w:t>
      </w:r>
      <w:r w:rsidR="00920150" w:rsidRPr="00251AE3">
        <w:t xml:space="preserve"> that describe customer behaviour. The dataset is taken over one month and </w:t>
      </w:r>
      <w:r w:rsidR="008C226C" w:rsidRPr="00251AE3">
        <w:t>will</w:t>
      </w:r>
      <w:r w:rsidR="00920150" w:rsidRPr="00251AE3">
        <w:t xml:space="preserve"> be used for analysis and predictive modelling in this study.</w:t>
      </w:r>
    </w:p>
    <w:p w14:paraId="549B1B7F" w14:textId="77777777" w:rsidR="00C72804" w:rsidRPr="00251AE3" w:rsidRDefault="00C72804" w:rsidP="00F74708">
      <w:pPr>
        <w:pStyle w:val="BodyText"/>
      </w:pPr>
    </w:p>
    <w:p w14:paraId="164851FD" w14:textId="77777777" w:rsidR="00516FF3" w:rsidRPr="00251AE3" w:rsidRDefault="00516FF3" w:rsidP="00F74708">
      <w:pPr>
        <w:rPr>
          <w:rFonts w:eastAsiaTheme="majorEastAsia"/>
          <w:color w:val="345A8A" w:themeColor="accent1" w:themeShade="B5"/>
          <w:sz w:val="40"/>
          <w:szCs w:val="32"/>
        </w:rPr>
      </w:pPr>
      <w:r w:rsidRPr="00251AE3">
        <w:br w:type="page"/>
      </w:r>
    </w:p>
    <w:p w14:paraId="2F7845E4" w14:textId="1BFBABCD" w:rsidR="00350A6B" w:rsidRPr="00251AE3" w:rsidRDefault="00350A6B" w:rsidP="00F74708">
      <w:pPr>
        <w:pStyle w:val="Heading2"/>
      </w:pPr>
      <w:bookmarkStart w:id="47" w:name="_Toc67153923"/>
      <w:r w:rsidRPr="00251AE3">
        <w:lastRenderedPageBreak/>
        <w:t>3.2 Research Methodology</w:t>
      </w:r>
      <w:bookmarkEnd w:id="47"/>
    </w:p>
    <w:p w14:paraId="6451296D" w14:textId="56ADCD97" w:rsidR="00350A6B" w:rsidRPr="00251AE3" w:rsidRDefault="00350A6B" w:rsidP="00F74708">
      <w:pPr>
        <w:pStyle w:val="Heading3"/>
      </w:pPr>
      <w:bookmarkStart w:id="48" w:name="_Toc67153924"/>
      <w:r w:rsidRPr="00251AE3">
        <w:t>3.2.1 Data Selection</w:t>
      </w:r>
      <w:bookmarkEnd w:id="48"/>
    </w:p>
    <w:p w14:paraId="4587DE05" w14:textId="334A5B8B" w:rsidR="00350A6B" w:rsidRPr="00251AE3" w:rsidRDefault="00350A6B" w:rsidP="00F74708">
      <w:pPr>
        <w:pStyle w:val="Heading3"/>
      </w:pPr>
      <w:bookmarkStart w:id="49" w:name="_Toc67153925"/>
      <w:r w:rsidRPr="00251AE3">
        <w:t>3.2.2 Data Pre-Processing</w:t>
      </w:r>
      <w:bookmarkEnd w:id="49"/>
    </w:p>
    <w:p w14:paraId="1A457C18" w14:textId="59884360" w:rsidR="00516FF3" w:rsidRPr="00251AE3" w:rsidRDefault="00B52F86" w:rsidP="00F74708">
      <w:pPr>
        <w:pStyle w:val="BodyText"/>
      </w:pPr>
      <w:r w:rsidRPr="00251AE3">
        <w:t xml:space="preserve">Now that we have </w:t>
      </w:r>
      <w:r w:rsidR="002466C4" w:rsidRPr="00251AE3">
        <w:t>selected the dataset</w:t>
      </w:r>
      <w:r w:rsidR="00BD6AB6" w:rsidRPr="00251AE3">
        <w:t>,</w:t>
      </w:r>
      <w:r w:rsidR="002466C4" w:rsidRPr="00251AE3">
        <w:t xml:space="preserve"> we would like to proceed within this domain</w:t>
      </w:r>
      <w:r w:rsidR="00BD6AB6" w:rsidRPr="00251AE3">
        <w:t>. W</w:t>
      </w:r>
      <w:r w:rsidR="002466C4" w:rsidRPr="00251AE3">
        <w:t>e shall now discuss the Data Pre-processing steps we will be implementing to ensure that the data is standardi</w:t>
      </w:r>
      <w:r w:rsidR="00BD6AB6" w:rsidRPr="00251AE3">
        <w:t>s</w:t>
      </w:r>
      <w:r w:rsidR="002466C4" w:rsidRPr="00251AE3">
        <w:t xml:space="preserve">ed </w:t>
      </w:r>
      <w:r w:rsidR="00C47395" w:rsidRPr="00251AE3">
        <w:t xml:space="preserve">as </w:t>
      </w:r>
      <w:r w:rsidR="00BD6AB6" w:rsidRPr="00251AE3">
        <w:t xml:space="preserve">we </w:t>
      </w:r>
      <w:r w:rsidR="002466C4" w:rsidRPr="00251AE3">
        <w:t xml:space="preserve">use it in our next </w:t>
      </w:r>
      <w:r w:rsidR="00C47395" w:rsidRPr="00251AE3">
        <w:t>steps</w:t>
      </w:r>
      <w:r w:rsidR="002466C4" w:rsidRPr="00251AE3">
        <w:t>. We will p</w:t>
      </w:r>
      <w:r w:rsidR="008C226C" w:rsidRPr="00251AE3">
        <w:t xml:space="preserve">erform a sense check of the telecom churn dataset to understand if the import of the data and the </w:t>
      </w:r>
      <w:r w:rsidR="009B0F78" w:rsidRPr="00251AE3">
        <w:t>dataset's encoding</w:t>
      </w:r>
      <w:r w:rsidR="008C226C" w:rsidRPr="00251AE3">
        <w:t xml:space="preserve"> are</w:t>
      </w:r>
      <w:r w:rsidR="002466C4" w:rsidRPr="00251AE3">
        <w:t xml:space="preserve"> per expectations</w:t>
      </w:r>
      <w:r w:rsidR="00516FF3" w:rsidRPr="00251AE3">
        <w:t>. Once</w:t>
      </w:r>
      <w:r w:rsidR="00C47395" w:rsidRPr="00251AE3">
        <w:t xml:space="preserve"> we view the data types of the features</w:t>
      </w:r>
      <w:r w:rsidR="00516FF3" w:rsidRPr="00251AE3">
        <w:t xml:space="preserve">, we will check on the shape of the data to </w:t>
      </w:r>
      <w:r w:rsidR="00890257" w:rsidRPr="00251AE3">
        <w:t>en</w:t>
      </w:r>
      <w:r w:rsidR="00516FF3" w:rsidRPr="00251AE3">
        <w:t xml:space="preserve">sure the number of rows and columns is consistent </w:t>
      </w:r>
      <w:r w:rsidR="00C47395" w:rsidRPr="00251AE3">
        <w:t>per</w:t>
      </w:r>
      <w:r w:rsidR="00516FF3" w:rsidRPr="00251AE3">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251AE3">
        <w:t>,</w:t>
      </w:r>
      <w:r w:rsidR="00516FF3" w:rsidRPr="00251AE3">
        <w:t xml:space="preserve"> we will de</w:t>
      </w:r>
      <w:r w:rsidR="00890257" w:rsidRPr="00251AE3">
        <w:t>termin</w:t>
      </w:r>
      <w:r w:rsidR="00516FF3" w:rsidRPr="00251AE3">
        <w:t xml:space="preserve">e if we can proceed with all the columns to the next step if we must drop columns based on </w:t>
      </w:r>
      <w:r w:rsidR="00890257" w:rsidRPr="00251AE3">
        <w:t>absent</w:t>
      </w:r>
      <w:r w:rsidR="00516FF3" w:rsidRPr="00251AE3">
        <w:t xml:space="preserve"> value percentage or employ methods such as mean imputation, mode imputation, deletion of rows and iterative imputation.</w:t>
      </w:r>
    </w:p>
    <w:p w14:paraId="76B66E38" w14:textId="4FF37E5C" w:rsidR="00516FF3" w:rsidRPr="00251AE3" w:rsidRDefault="00516FF3" w:rsidP="00F74708">
      <w:pPr>
        <w:pStyle w:val="BodyText"/>
      </w:pPr>
      <w:r w:rsidRPr="00251AE3">
        <w:t>Looking at the percentage of missing values for each attribute</w:t>
      </w:r>
      <w:r w:rsidR="00BD6AB6" w:rsidRPr="00251AE3">
        <w:t xml:space="preserve"> after the</w:t>
      </w:r>
      <w:r w:rsidRPr="00251AE3">
        <w:t xml:space="preserve"> missing</w:t>
      </w:r>
      <w:r w:rsidR="00D80583" w:rsidRPr="00251AE3">
        <w:t>-</w:t>
      </w:r>
      <w:r w:rsidRPr="00251AE3">
        <w:t xml:space="preserve">value analysis will help us understand the base dataset that we will be using when we go to the next step of feature engineering. </w:t>
      </w:r>
    </w:p>
    <w:p w14:paraId="3CEB92BD" w14:textId="028EC0D4" w:rsidR="00516FF3" w:rsidRPr="00251AE3" w:rsidRDefault="00A42670" w:rsidP="00F74708">
      <w:pPr>
        <w:pStyle w:val="BodyText"/>
      </w:pPr>
      <w:r w:rsidRPr="00251AE3">
        <w:t xml:space="preserve">We will also perform outlier analysis and understand the skewness of the data to understand the feature's impact on customer churn. </w:t>
      </w:r>
      <w:r w:rsidR="00890257" w:rsidRPr="00251AE3">
        <w:t>After</w:t>
      </w:r>
      <w:r w:rsidRPr="00251AE3">
        <w:t xml:space="preserve"> understanding each features' distribution</w:t>
      </w:r>
      <w:r w:rsidR="00890257" w:rsidRPr="00251AE3">
        <w:t>,</w:t>
      </w:r>
      <w:r w:rsidRPr="00251AE3">
        <w:t xml:space="preserve"> we will proceed to perform</w:t>
      </w:r>
      <w:r w:rsidR="00D96DFE" w:rsidRPr="00251AE3">
        <w:t xml:space="preserve"> </w:t>
      </w:r>
      <w:r w:rsidR="0031456D" w:rsidRPr="00251AE3">
        <w:t xml:space="preserve">a </w:t>
      </w:r>
      <w:r w:rsidRPr="00251AE3">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251AE3">
        <w:t>customer churn's target variable</w:t>
      </w:r>
      <w:r w:rsidRPr="00251AE3">
        <w:t>.</w:t>
      </w:r>
      <w:r w:rsidR="004D331B" w:rsidRPr="00251AE3">
        <w:t xml:space="preserve"> </w:t>
      </w:r>
    </w:p>
    <w:p w14:paraId="26C693FC" w14:textId="77777777" w:rsidR="005D5913" w:rsidRPr="00251AE3" w:rsidRDefault="005D5913" w:rsidP="00F74708">
      <w:pPr>
        <w:rPr>
          <w:rFonts w:eastAsiaTheme="majorEastAsia"/>
          <w:color w:val="365F91" w:themeColor="accent1" w:themeShade="BF"/>
          <w:sz w:val="36"/>
          <w:szCs w:val="32"/>
        </w:rPr>
      </w:pPr>
      <w:r w:rsidRPr="00251AE3">
        <w:br w:type="page"/>
      </w:r>
    </w:p>
    <w:p w14:paraId="757A4521" w14:textId="0D4F962C" w:rsidR="00350A6B" w:rsidRPr="00251AE3" w:rsidRDefault="00350A6B" w:rsidP="00F74708">
      <w:pPr>
        <w:pStyle w:val="Heading3"/>
      </w:pPr>
      <w:bookmarkStart w:id="50" w:name="_Toc67153926"/>
      <w:r w:rsidRPr="00251AE3">
        <w:lastRenderedPageBreak/>
        <w:t>3.2.3 Data Transformation</w:t>
      </w:r>
      <w:r w:rsidR="00552D3C" w:rsidRPr="00251AE3">
        <w:t xml:space="preserve"> (</w:t>
      </w:r>
      <w:r w:rsidR="00552D3C" w:rsidRPr="00251AE3">
        <w:rPr>
          <w:highlight w:val="yellow"/>
        </w:rPr>
        <w:t>Feature Engineering</w:t>
      </w:r>
      <w:r w:rsidR="00552D3C" w:rsidRPr="00251AE3">
        <w:t>)</w:t>
      </w:r>
      <w:bookmarkEnd w:id="50"/>
    </w:p>
    <w:p w14:paraId="0D83C702" w14:textId="2F2B7996" w:rsidR="005D5913" w:rsidRPr="00251AE3" w:rsidRDefault="005D5913" w:rsidP="00F74708">
      <w:pPr>
        <w:pStyle w:val="BodyText"/>
      </w:pPr>
      <w:r w:rsidRPr="00251AE3">
        <w:t>Based on the cleaned dataset, we will no</w:t>
      </w:r>
      <w:r w:rsidR="00890257" w:rsidRPr="00251AE3">
        <w:t>w</w:t>
      </w:r>
      <w:r w:rsidRPr="00251AE3">
        <w:t xml:space="preserve"> decide the </w:t>
      </w:r>
      <w:r w:rsidR="00890257" w:rsidRPr="00251AE3">
        <w:t>following</w:t>
      </w:r>
      <w:r w:rsidRPr="00251AE3">
        <w:t xml:space="preserve"> steps to extract the most value from the dataset. We can perform steps such as one-hot encoding on the </w:t>
      </w:r>
      <w:r w:rsidR="00890257" w:rsidRPr="00251AE3">
        <w:t>categorical features</w:t>
      </w:r>
      <w:r w:rsidRPr="00251AE3">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251AE3">
        <w:t>reducing</w:t>
      </w:r>
      <w:r w:rsidRPr="00251AE3">
        <w:t xml:space="preserve"> the business expenditure on hardware.</w:t>
      </w:r>
    </w:p>
    <w:p w14:paraId="2810CAE2" w14:textId="1E2B91A1" w:rsidR="005D5913" w:rsidRPr="00251AE3" w:rsidRDefault="005D5913" w:rsidP="00F74708">
      <w:pPr>
        <w:pStyle w:val="BodyText"/>
      </w:pPr>
      <w:r w:rsidRPr="00251AE3">
        <w:t>Data visuali</w:t>
      </w:r>
      <w:r w:rsidR="00890257" w:rsidRPr="00251AE3">
        <w:t>s</w:t>
      </w:r>
      <w:r w:rsidRPr="00251AE3">
        <w:t>ation here will play a crucial part here to be able to draw insights that might help to be able to derive more from the data.</w:t>
      </w:r>
      <w:r w:rsidR="00313FE3" w:rsidRPr="00251AE3">
        <w:t xml:space="preserve"> We will </w:t>
      </w:r>
      <w:r w:rsidR="00B5332E" w:rsidRPr="00251AE3">
        <w:t>use</w:t>
      </w:r>
      <w:r w:rsidR="00313FE3" w:rsidRPr="00251AE3">
        <w:t xml:space="preserve"> advanced </w:t>
      </w:r>
      <w:r w:rsidR="00B5332E" w:rsidRPr="00251AE3">
        <w:t xml:space="preserve">Exploratory Data Analysis </w:t>
      </w:r>
      <w:r w:rsidR="00313FE3" w:rsidRPr="00251AE3">
        <w:t>packages such as pandas profiling, Sweetviz and data prep to perform visuali</w:t>
      </w:r>
      <w:r w:rsidR="00BD6AB6" w:rsidRPr="00251AE3">
        <w:t>s</w:t>
      </w:r>
      <w:r w:rsidR="00313FE3" w:rsidRPr="00251AE3">
        <w:t>ation of the data; this will give us a complete overview of the data.</w:t>
      </w:r>
      <w:r w:rsidRPr="00251AE3">
        <w:t xml:space="preserve"> Mapping out and understanding the relationship of each numerical and categorical variable with churn will help us start identifying the attributes that might have a </w:t>
      </w:r>
      <w:r w:rsidR="00983DE7" w:rsidRPr="00251AE3">
        <w:t xml:space="preserve">direct or latent </w:t>
      </w:r>
      <w:r w:rsidRPr="00251AE3">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251AE3">
        <w:t>with</w:t>
      </w:r>
      <w:r w:rsidRPr="00251AE3">
        <w:t xml:space="preserve"> a high positive or negative correlation with the target variable. We will also perform </w:t>
      </w:r>
      <w:r w:rsidR="00890257" w:rsidRPr="00251AE3">
        <w:t xml:space="preserve">a </w:t>
      </w:r>
      <w:r w:rsidRPr="00251AE3">
        <w:t>categorical analysis o</w:t>
      </w:r>
      <w:r w:rsidR="00890257" w:rsidRPr="00251AE3">
        <w:t>f type object variables</w:t>
      </w:r>
      <w:r w:rsidRPr="00251AE3">
        <w:t xml:space="preserve"> to deep-drive into implicit and latent connections within the data.</w:t>
      </w:r>
    </w:p>
    <w:p w14:paraId="549A9A7B" w14:textId="50983A9C" w:rsidR="00350A6B" w:rsidRPr="00251AE3" w:rsidRDefault="00350A6B" w:rsidP="00F74708">
      <w:pPr>
        <w:pStyle w:val="Heading3"/>
      </w:pPr>
      <w:bookmarkStart w:id="51" w:name="_Toc67153927"/>
      <w:r w:rsidRPr="00251AE3">
        <w:t>3.2.4 Data Visualization</w:t>
      </w:r>
      <w:bookmarkEnd w:id="51"/>
    </w:p>
    <w:p w14:paraId="6516F2EE" w14:textId="179D3555" w:rsidR="00D66650" w:rsidRPr="00251AE3" w:rsidRDefault="00350A6B" w:rsidP="00F74708">
      <w:pPr>
        <w:pStyle w:val="Heading3"/>
      </w:pPr>
      <w:bookmarkStart w:id="52" w:name="_Toc67153928"/>
      <w:r w:rsidRPr="00251AE3">
        <w:t xml:space="preserve">3.2.5 </w:t>
      </w:r>
      <w:r w:rsidR="00D66650" w:rsidRPr="00251AE3">
        <w:t>Class Balancing</w:t>
      </w:r>
      <w:bookmarkEnd w:id="52"/>
    </w:p>
    <w:p w14:paraId="3E064DAF" w14:textId="77777777" w:rsidR="00042201" w:rsidRPr="00251AE3" w:rsidRDefault="00042201" w:rsidP="00F74708">
      <w:pPr>
        <w:rPr>
          <w:rFonts w:eastAsiaTheme="majorEastAsia"/>
          <w:color w:val="365F91" w:themeColor="accent1" w:themeShade="BF"/>
          <w:sz w:val="36"/>
          <w:szCs w:val="32"/>
        </w:rPr>
      </w:pPr>
      <w:r w:rsidRPr="00251AE3">
        <w:br w:type="page"/>
      </w:r>
    </w:p>
    <w:p w14:paraId="65839B5E" w14:textId="4008099B" w:rsidR="00C3212B" w:rsidRPr="00251AE3" w:rsidRDefault="00126638" w:rsidP="00F74708">
      <w:pPr>
        <w:pStyle w:val="Heading3"/>
      </w:pPr>
      <w:bookmarkStart w:id="53" w:name="_Toc67153929"/>
      <w:r w:rsidRPr="00251AE3">
        <w:lastRenderedPageBreak/>
        <w:t>3.2.</w:t>
      </w:r>
      <w:r w:rsidR="00042201" w:rsidRPr="00251AE3">
        <w:t>6</w:t>
      </w:r>
      <w:r w:rsidRPr="00251AE3">
        <w:t xml:space="preserve"> Model Building</w:t>
      </w:r>
      <w:bookmarkEnd w:id="53"/>
    </w:p>
    <w:p w14:paraId="4C9A1E9C" w14:textId="1F91427E" w:rsidR="00126638" w:rsidRPr="00251AE3" w:rsidRDefault="000D2ABE" w:rsidP="00F74708">
      <w:pPr>
        <w:pStyle w:val="BodyText"/>
      </w:pPr>
      <w:r w:rsidRPr="00251AE3">
        <w:t xml:space="preserve">Model Building is one of the more crucial components of this study. The following steps will help us identify the right set of models and appropriate techniques we can leverage to get optimal results. </w:t>
      </w:r>
      <w:r w:rsidR="00126638" w:rsidRPr="00251AE3">
        <w:t xml:space="preserve">We shall now </w:t>
      </w:r>
      <w:r w:rsidR="00B46E15" w:rsidRPr="00251AE3">
        <w:t>choose the models we would implement after</w:t>
      </w:r>
      <w:r w:rsidR="00890257" w:rsidRPr="00251AE3">
        <w:t xml:space="preserve"> the data cleaning, feature engineering,</w:t>
      </w:r>
      <w:r w:rsidR="00126638" w:rsidRPr="00251AE3">
        <w:t xml:space="preserve"> and data formatting steps.</w:t>
      </w:r>
    </w:p>
    <w:p w14:paraId="4F953723" w14:textId="4036D507" w:rsidR="00126638" w:rsidRPr="00251AE3" w:rsidRDefault="00441611" w:rsidP="00F74708">
      <w:pPr>
        <w:pStyle w:val="Heading4"/>
      </w:pPr>
      <w:bookmarkStart w:id="54" w:name="_Toc61885879"/>
      <w:r w:rsidRPr="00251AE3">
        <w:t>3.2.6.1</w:t>
      </w:r>
      <w:r w:rsidR="00126638" w:rsidRPr="00251AE3">
        <w:t xml:space="preserve"> Model Selection Techniques</w:t>
      </w:r>
      <w:bookmarkEnd w:id="54"/>
    </w:p>
    <w:p w14:paraId="2A712C35" w14:textId="6D3A5BFA" w:rsidR="00126638" w:rsidRPr="00251AE3" w:rsidRDefault="00B46E15" w:rsidP="00F74708">
      <w:pPr>
        <w:pStyle w:val="BodyText"/>
      </w:pPr>
      <w:r w:rsidRPr="00251AE3">
        <w:t>We shall now select the models we will be working with to predict customer churn efficiently and accurately for the model selection</w:t>
      </w:r>
      <w:r w:rsidR="00126638" w:rsidRPr="00251AE3">
        <w:t>. From the literature</w:t>
      </w:r>
      <w:r w:rsidR="008D4917" w:rsidRPr="00251AE3">
        <w:t xml:space="preserve"> review</w:t>
      </w:r>
      <w:r w:rsidR="00126638" w:rsidRPr="00251AE3">
        <w:t xml:space="preserve">, it has been </w:t>
      </w:r>
      <w:r w:rsidR="008D4917" w:rsidRPr="00251AE3">
        <w:t>observed</w:t>
      </w:r>
      <w:r w:rsidR="00126638" w:rsidRPr="00251AE3">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sidRPr="00251AE3">
        <w:t>,</w:t>
      </w:r>
      <w:r w:rsidR="00126638" w:rsidRPr="00251AE3">
        <w:t xml:space="preserve"> such as XGBoost and Light GBM. </w:t>
      </w:r>
    </w:p>
    <w:p w14:paraId="52B9B5B5" w14:textId="66F6F15C" w:rsidR="00126638" w:rsidRPr="00251AE3" w:rsidRDefault="00273B01" w:rsidP="00F74708">
      <w:pPr>
        <w:pStyle w:val="Heading4"/>
      </w:pPr>
      <w:bookmarkStart w:id="55" w:name="_Toc61885880"/>
      <w:r w:rsidRPr="00251AE3">
        <w:t>3.2.6.2</w:t>
      </w:r>
      <w:r w:rsidR="00126638" w:rsidRPr="00251AE3">
        <w:t xml:space="preserve"> Test Designing</w:t>
      </w:r>
      <w:bookmarkEnd w:id="55"/>
    </w:p>
    <w:p w14:paraId="397CD365" w14:textId="11A2725F" w:rsidR="00126638" w:rsidRPr="00251AE3" w:rsidRDefault="00126638" w:rsidP="00F74708">
      <w:pPr>
        <w:pStyle w:val="BodyText"/>
      </w:pPr>
      <w:r w:rsidRPr="00251AE3">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251AE3">
        <w:t>,</w:t>
      </w:r>
      <w:r w:rsidRPr="00251AE3">
        <w:t xml:space="preserve"> as this was recommended in the literature review for a few research papers.</w:t>
      </w:r>
      <w:r w:rsidR="00972450" w:rsidRPr="00251AE3">
        <w:t xml:space="preserve"> This aspect of model building is also vital as having the </w:t>
      </w:r>
      <w:r w:rsidR="0031456D" w:rsidRPr="00251AE3">
        <w:t>right</w:t>
      </w:r>
      <w:r w:rsidR="00972450" w:rsidRPr="00251AE3">
        <w:t xml:space="preserve"> </w:t>
      </w:r>
      <w:r w:rsidR="00916600" w:rsidRPr="00251AE3">
        <w:t>split will result in better results when cross</w:t>
      </w:r>
      <w:r w:rsidR="0031456D" w:rsidRPr="00251AE3">
        <w:t>-</w:t>
      </w:r>
      <w:r w:rsidR="00916600" w:rsidRPr="00251AE3">
        <w:t>validation is carried out in the model validation phase for the models that are performing well.</w:t>
      </w:r>
    </w:p>
    <w:p w14:paraId="04C6A016" w14:textId="724BB3FC" w:rsidR="00126638" w:rsidRPr="00251AE3" w:rsidRDefault="00C50ADA" w:rsidP="00F74708">
      <w:pPr>
        <w:pStyle w:val="Heading4"/>
      </w:pPr>
      <w:bookmarkStart w:id="56" w:name="_Toc61885881"/>
      <w:r w:rsidRPr="00251AE3">
        <w:t>3.2.6.3</w:t>
      </w:r>
      <w:r w:rsidR="00126638" w:rsidRPr="00251AE3">
        <w:t xml:space="preserve"> Model Iterations</w:t>
      </w:r>
      <w:bookmarkEnd w:id="56"/>
    </w:p>
    <w:p w14:paraId="52F83007" w14:textId="4E8D0311" w:rsidR="00126638" w:rsidRPr="00251AE3" w:rsidRDefault="00126638" w:rsidP="00F74708">
      <w:pPr>
        <w:pStyle w:val="BodyText"/>
      </w:pPr>
      <w:r w:rsidRPr="00251AE3">
        <w:t xml:space="preserve">After the </w:t>
      </w:r>
      <w:r w:rsidR="009278BF" w:rsidRPr="00251AE3">
        <w:t xml:space="preserve">above </w:t>
      </w:r>
      <w:r w:rsidRPr="00251AE3">
        <w:t>model</w:t>
      </w:r>
      <w:r w:rsidR="009278BF" w:rsidRPr="00251AE3">
        <w:t xml:space="preserve"> building steps</w:t>
      </w:r>
      <w:r w:rsidR="0031456D" w:rsidRPr="00251AE3">
        <w:t>,</w:t>
      </w:r>
      <w:r w:rsidRPr="00251AE3">
        <w:t xml:space="preserve"> as mentioned earlier</w:t>
      </w:r>
      <w:r w:rsidR="0031456D" w:rsidRPr="00251AE3">
        <w:t>,</w:t>
      </w:r>
      <w:r w:rsidRPr="00251AE3">
        <w:t xml:space="preserve"> are performed, we shall perform more iterations</w:t>
      </w:r>
      <w:r w:rsidR="00890257" w:rsidRPr="00251AE3">
        <w:t>,</w:t>
      </w:r>
      <w:r w:rsidRPr="00251AE3">
        <w:t xml:space="preserve"> correspondingly </w:t>
      </w:r>
      <w:r w:rsidR="009278BF" w:rsidRPr="00251AE3">
        <w:t>assessing</w:t>
      </w:r>
      <w:r w:rsidRPr="00251AE3">
        <w:t xml:space="preserve"> model performance with each iteration. This can include </w:t>
      </w:r>
      <w:r w:rsidRPr="00251AE3">
        <w:lastRenderedPageBreak/>
        <w:t xml:space="preserve">monitoring p-values, the number of features, model performance, variance inflation factor scores which would differ across models. The top selected models will now be the challenger models based on which the best model will be decided. </w:t>
      </w:r>
      <w:r w:rsidR="00890257" w:rsidRPr="00251AE3">
        <w:t>We will perform hyperparameter tuning on the given models</w:t>
      </w:r>
      <w:r w:rsidRPr="00251AE3">
        <w:t xml:space="preserve"> using previous learnings and methods such as Grid Search, Random Search, and Bayesian optimi</w:t>
      </w:r>
      <w:r w:rsidR="00890257" w:rsidRPr="00251AE3">
        <w:t>s</w:t>
      </w:r>
      <w:r w:rsidRPr="00251AE3">
        <w:t>ation depending on the model considered.</w:t>
      </w:r>
    </w:p>
    <w:p w14:paraId="165753B0" w14:textId="5C674A35" w:rsidR="00126638" w:rsidRPr="00251AE3" w:rsidRDefault="00FB1D4B" w:rsidP="00F74708">
      <w:pPr>
        <w:pStyle w:val="Heading4"/>
      </w:pPr>
      <w:bookmarkStart w:id="57" w:name="_7.4.4_Model_Assessment"/>
      <w:bookmarkStart w:id="58" w:name="_Toc61885882"/>
      <w:bookmarkEnd w:id="57"/>
      <w:r w:rsidRPr="00251AE3">
        <w:t>3.2.6.4</w:t>
      </w:r>
      <w:r w:rsidR="00126638" w:rsidRPr="00251AE3">
        <w:t xml:space="preserve"> Model Assessment</w:t>
      </w:r>
      <w:bookmarkEnd w:id="58"/>
    </w:p>
    <w:p w14:paraId="2F3243EE" w14:textId="5B8DAE63" w:rsidR="00126638" w:rsidRPr="00251AE3" w:rsidRDefault="00126638" w:rsidP="00F74708">
      <w:pPr>
        <w:pStyle w:val="BodyText"/>
      </w:pPr>
      <w:r w:rsidRPr="00251AE3">
        <w:t xml:space="preserve">For any models to be used by the business, model assessment is a critical part </w:t>
      </w:r>
      <w:r w:rsidR="00886EE9" w:rsidRPr="00251AE3">
        <w:t>of</w:t>
      </w:r>
      <w:r w:rsidRPr="00251AE3">
        <w:t xml:space="preserve"> the process. As we develop models from </w:t>
      </w:r>
      <w:r w:rsidR="00890257" w:rsidRPr="00251AE3">
        <w:t>a Data Scientist's eyes</w:t>
      </w:r>
      <w:r w:rsidRPr="00251AE3">
        <w:t xml:space="preserve"> up until this point, </w:t>
      </w:r>
      <w:r w:rsidR="00890257" w:rsidRPr="00251AE3">
        <w:t>we will need to take steps to ensure that the predictions are as expected for the company to leverage the model</w:t>
      </w:r>
      <w:r w:rsidRPr="00251AE3">
        <w:t xml:space="preserve">. </w:t>
      </w:r>
      <w:r w:rsidR="00D37E63" w:rsidRPr="00251AE3">
        <w:t xml:space="preserve">There are multiple metrics one can use to perform </w:t>
      </w:r>
      <w:r w:rsidR="0031456D" w:rsidRPr="00251AE3">
        <w:t xml:space="preserve">the </w:t>
      </w:r>
      <w:r w:rsidR="00D37E63" w:rsidRPr="00251AE3">
        <w:t xml:space="preserve">model assessment in this stage. </w:t>
      </w:r>
      <w:r w:rsidR="00B46E15" w:rsidRPr="00251AE3">
        <w:t>We have noticed that accuracy and AUC were used to assess models across the board from our literature review</w:t>
      </w:r>
      <w:r w:rsidR="00D37E63" w:rsidRPr="00251AE3">
        <w:t>. We will also focus on model sensitivity and specificity curves to make a generali</w:t>
      </w:r>
      <w:r w:rsidR="00BD6AB6" w:rsidRPr="00251AE3">
        <w:t>s</w:t>
      </w:r>
      <w:r w:rsidR="00D37E63" w:rsidRPr="00251AE3">
        <w:t>ed model that can be leveraged.</w:t>
      </w:r>
    </w:p>
    <w:p w14:paraId="3664D5C2" w14:textId="24DC7756" w:rsidR="00126638" w:rsidRPr="00251AE3" w:rsidRDefault="00126638" w:rsidP="00F74708">
      <w:pPr>
        <w:pStyle w:val="BodyText"/>
      </w:pPr>
      <w:r w:rsidRPr="00251AE3">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sidRPr="00251AE3">
        <w:br/>
      </w:r>
      <w:r w:rsidRPr="00251AE3">
        <w:lastRenderedPageBreak/>
        <w:t xml:space="preserve">Figure 1: Model Building Process by Author via </w:t>
      </w:r>
      <w:hyperlink r:id="rId9" w:history="1">
        <w:r w:rsidRPr="00251AE3">
          <w:rPr>
            <w:rStyle w:val="Hyperlink"/>
            <w:color w:val="244061" w:themeColor="accent1" w:themeShade="80"/>
            <w:u w:val="single"/>
          </w:rPr>
          <w:t>draw.io</w:t>
        </w:r>
      </w:hyperlink>
    </w:p>
    <w:p w14:paraId="55693437" w14:textId="35BD0182" w:rsidR="00126638" w:rsidRPr="00251AE3" w:rsidRDefault="00126638" w:rsidP="00F74708">
      <w:pPr>
        <w:pStyle w:val="BodyText"/>
      </w:pPr>
      <w:r w:rsidRPr="00251AE3">
        <w:t xml:space="preserve">Model interpretability is vital to the </w:t>
      </w:r>
      <w:r w:rsidR="00890257" w:rsidRPr="00251AE3">
        <w:t>business's functioning</w:t>
      </w:r>
      <w:r w:rsidRPr="00251AE3">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251AE3" w:rsidRDefault="00126638" w:rsidP="00F74708">
      <w:pPr>
        <w:pStyle w:val="BodyText"/>
      </w:pPr>
    </w:p>
    <w:p w14:paraId="2398C2F1" w14:textId="35161D46" w:rsidR="00D66650" w:rsidRPr="00251AE3" w:rsidRDefault="00D66650" w:rsidP="00F74708">
      <w:pPr>
        <w:pStyle w:val="Heading3"/>
      </w:pPr>
      <w:bookmarkStart w:id="59" w:name="_Toc67153930"/>
      <w:r w:rsidRPr="00251AE3">
        <w:t xml:space="preserve">3.2.7 </w:t>
      </w:r>
      <w:r w:rsidR="00BA64BA" w:rsidRPr="00251AE3">
        <w:t>Model Evaluation</w:t>
      </w:r>
      <w:bookmarkEnd w:id="59"/>
    </w:p>
    <w:p w14:paraId="7D37254E" w14:textId="77777777" w:rsidR="00BA64BA" w:rsidRPr="00251AE3" w:rsidRDefault="00BA64BA" w:rsidP="00F74708">
      <w:pPr>
        <w:pStyle w:val="BodyText"/>
      </w:pPr>
      <w:r w:rsidRPr="00251AE3">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251AE3" w:rsidRDefault="00BB38B5" w:rsidP="00F74708">
      <w:pPr>
        <w:pStyle w:val="Heading4"/>
      </w:pPr>
      <w:bookmarkStart w:id="60" w:name="_Toc61885884"/>
      <w:r w:rsidRPr="00251AE3">
        <w:t>3.2.7.1</w:t>
      </w:r>
      <w:r w:rsidR="00BA64BA" w:rsidRPr="00251AE3">
        <w:t xml:space="preserve"> </w:t>
      </w:r>
      <w:bookmarkEnd w:id="60"/>
      <w:r w:rsidR="0062005D" w:rsidRPr="00251AE3">
        <w:t>Metrics for Evaluation</w:t>
      </w:r>
    </w:p>
    <w:p w14:paraId="3E4F62E2" w14:textId="59006E2F" w:rsidR="00BA64BA" w:rsidRPr="00251AE3" w:rsidRDefault="00BA64BA" w:rsidP="00F74708">
      <w:pPr>
        <w:pStyle w:val="BodyText"/>
      </w:pPr>
      <w:r w:rsidRPr="00251AE3">
        <w:t xml:space="preserve">We will now proceed to compare the model results obtained with the other literature we have previously surveyed. Using the same metrics of accuracy, F-Score, the area under the curve, we will compare the </w:t>
      </w:r>
      <w:r w:rsidR="00890257" w:rsidRPr="00251AE3">
        <w:t>new ensemble or individual models' performance</w:t>
      </w:r>
      <w:r w:rsidRPr="00251AE3">
        <w:t xml:space="preserve"> to the models' performance in the </w:t>
      </w:r>
      <w:r w:rsidR="00890257" w:rsidRPr="00251AE3">
        <w:t>field's reviewed literature</w:t>
      </w:r>
      <w:r w:rsidRPr="00251AE3">
        <w:t xml:space="preserve">.  Once we evaluate the results and see if they are satisfactory, we will proceed to the next steps. Else, if they are not </w:t>
      </w:r>
      <w:r w:rsidR="00890257" w:rsidRPr="00251AE3">
        <w:t>adequate, we will move</w:t>
      </w:r>
      <w:r w:rsidRPr="00251AE3">
        <w:t xml:space="preserve"> to </w:t>
      </w:r>
      <w:r w:rsidR="005352C9" w:rsidRPr="00251AE3">
        <w:t>re-evaluate</w:t>
      </w:r>
      <w:r w:rsidRPr="00251AE3">
        <w:t xml:space="preserve"> our approach to improve iteratively.</w:t>
      </w:r>
    </w:p>
    <w:p w14:paraId="0691535E" w14:textId="12DC7EAD" w:rsidR="00BA64BA" w:rsidRPr="00251AE3" w:rsidRDefault="00BB38B5" w:rsidP="00F74708">
      <w:pPr>
        <w:pStyle w:val="Heading4"/>
      </w:pPr>
      <w:bookmarkStart w:id="61" w:name="_7.5.2_Process_Review"/>
      <w:bookmarkStart w:id="62" w:name="_Toc61885885"/>
      <w:bookmarkEnd w:id="61"/>
      <w:r w:rsidRPr="00251AE3">
        <w:t>3.2.7</w:t>
      </w:r>
      <w:r w:rsidR="00BA64BA" w:rsidRPr="00251AE3">
        <w:t>.2 Process Review</w:t>
      </w:r>
      <w:bookmarkEnd w:id="62"/>
    </w:p>
    <w:p w14:paraId="1037F9C5" w14:textId="4F3F214E" w:rsidR="00BA64BA" w:rsidRPr="00251AE3" w:rsidRDefault="00BA64BA" w:rsidP="00F74708">
      <w:pPr>
        <w:pStyle w:val="BodyText"/>
      </w:pPr>
      <w:r w:rsidRPr="00251AE3">
        <w:t>We will list the final process post the different iterations we have carried out and carefully review the process. As compared to the other research done in this field, we will analy</w:t>
      </w:r>
      <w:r w:rsidR="00890257" w:rsidRPr="00251AE3">
        <w:t>s</w:t>
      </w:r>
      <w:r w:rsidRPr="00251AE3">
        <w:t>e if there are any potential m</w:t>
      </w:r>
      <w:r w:rsidR="00886035" w:rsidRPr="00251AE3">
        <w:t>i</w:t>
      </w:r>
      <w:r w:rsidRPr="00251AE3">
        <w:t>sses, flaws in approaches an address them.</w:t>
      </w:r>
    </w:p>
    <w:p w14:paraId="4E75AC05" w14:textId="4541C7EC" w:rsidR="00BA64BA" w:rsidRPr="00251AE3" w:rsidRDefault="00BB38B5" w:rsidP="00F74708">
      <w:pPr>
        <w:pStyle w:val="Heading4"/>
      </w:pPr>
      <w:bookmarkStart w:id="63" w:name="_Toc61885886"/>
      <w:r w:rsidRPr="00251AE3">
        <w:lastRenderedPageBreak/>
        <w:t>3.2.7</w:t>
      </w:r>
      <w:r w:rsidR="00BA64BA" w:rsidRPr="00251AE3">
        <w:t>.3 Determine Next Steps</w:t>
      </w:r>
      <w:bookmarkEnd w:id="63"/>
    </w:p>
    <w:p w14:paraId="1355112A" w14:textId="77777777" w:rsidR="00BA64BA" w:rsidRPr="00251AE3" w:rsidRDefault="00BA64BA" w:rsidP="00F74708">
      <w:pPr>
        <w:pStyle w:val="BodyText"/>
      </w:pPr>
      <w:r w:rsidRPr="00251AE3">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B25724C" w:rsidR="00BA64BA" w:rsidRPr="00251AE3" w:rsidRDefault="00C052B7" w:rsidP="00F74708">
      <w:pPr>
        <w:pStyle w:val="Heading3"/>
      </w:pPr>
      <w:bookmarkStart w:id="64" w:name="_Toc61885887"/>
      <w:bookmarkStart w:id="65" w:name="_Toc67153931"/>
      <w:r w:rsidRPr="00251AE3">
        <w:t>3.</w:t>
      </w:r>
      <w:r w:rsidR="0054317C" w:rsidRPr="00251AE3">
        <w:t>2.8</w:t>
      </w:r>
      <w:r w:rsidR="00BA64BA" w:rsidRPr="00251AE3">
        <w:t xml:space="preserve"> Model Deployment</w:t>
      </w:r>
      <w:bookmarkEnd w:id="64"/>
      <w:bookmarkEnd w:id="65"/>
    </w:p>
    <w:p w14:paraId="6C76C457" w14:textId="77777777" w:rsidR="00BA64BA" w:rsidRPr="00251AE3" w:rsidRDefault="00BA64BA" w:rsidP="00F74708">
      <w:pPr>
        <w:pStyle w:val="BodyText"/>
      </w:pPr>
      <w:r w:rsidRPr="00251AE3">
        <w:t xml:space="preserve">We will now decide the next steps for the business use that our model evaluation is satisfactorily completed. </w:t>
      </w:r>
    </w:p>
    <w:p w14:paraId="23571BB8" w14:textId="2B5E54C6" w:rsidR="00BA64BA" w:rsidRPr="00251AE3" w:rsidRDefault="0054317C" w:rsidP="00F74708">
      <w:pPr>
        <w:pStyle w:val="Heading4"/>
      </w:pPr>
      <w:bookmarkStart w:id="66" w:name="_Toc61885888"/>
      <w:r w:rsidRPr="00251AE3">
        <w:t>3.2.8.1</w:t>
      </w:r>
      <w:r w:rsidR="00BA64BA" w:rsidRPr="00251AE3">
        <w:t xml:space="preserve"> Plan for Deployment</w:t>
      </w:r>
      <w:bookmarkEnd w:id="66"/>
    </w:p>
    <w:p w14:paraId="5FCF1AB6" w14:textId="096289BA" w:rsidR="00BA64BA" w:rsidRPr="00251AE3" w:rsidRDefault="00BA64BA" w:rsidP="00F74708">
      <w:pPr>
        <w:pStyle w:val="BodyText"/>
      </w:pPr>
      <w:r w:rsidRPr="00251AE3">
        <w:t>The model is to be utili</w:t>
      </w:r>
      <w:r w:rsidR="00890257" w:rsidRPr="00251AE3">
        <w:t>s</w:t>
      </w:r>
      <w:r w:rsidRPr="00251AE3">
        <w:t xml:space="preserve">ed by telecom companies to reduce </w:t>
      </w:r>
      <w:r w:rsidR="00890257" w:rsidRPr="00251AE3">
        <w:t>the churn rate</w:t>
      </w:r>
      <w:r w:rsidRPr="00251AE3">
        <w:t xml:space="preserve"> by targeting customers at a high likelihood of churn. There are certain factors to consider here based on which the company's return on investment can be maximi</w:t>
      </w:r>
      <w:r w:rsidR="00890257" w:rsidRPr="00251AE3">
        <w:t>s</w:t>
      </w:r>
      <w:r w:rsidRPr="00251AE3">
        <w:t xml:space="preserve">ed. 80% of revenue is generated by 20% of the customer base </w:t>
      </w:r>
      <w:r w:rsidRPr="00251AE3">
        <w:fldChar w:fldCharType="begin" w:fldLock="1"/>
      </w:r>
      <w:r w:rsidRPr="00251AE3">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251AE3">
        <w:fldChar w:fldCharType="separate"/>
      </w:r>
      <w:r w:rsidRPr="00251AE3">
        <w:t>(Rajagopal, 2011)</w:t>
      </w:r>
      <w:r w:rsidRPr="00251AE3">
        <w:fldChar w:fldCharType="end"/>
      </w:r>
      <w:r w:rsidRPr="00251AE3">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251AE3">
        <w:t>s</w:t>
      </w:r>
      <w:r w:rsidRPr="00251AE3">
        <w:t>ed lower.</w:t>
      </w:r>
    </w:p>
    <w:p w14:paraId="2740B327" w14:textId="18108774" w:rsidR="00BA64BA" w:rsidRPr="00251AE3" w:rsidRDefault="0054317C" w:rsidP="00F74708">
      <w:pPr>
        <w:pStyle w:val="Heading4"/>
      </w:pPr>
      <w:bookmarkStart w:id="67" w:name="_Toc61885889"/>
      <w:r w:rsidRPr="00251AE3">
        <w:t>3.2.8.2</w:t>
      </w:r>
      <w:r w:rsidR="00BA64BA" w:rsidRPr="00251AE3">
        <w:t xml:space="preserve"> Monitoring and Maintenance</w:t>
      </w:r>
      <w:bookmarkEnd w:id="67"/>
    </w:p>
    <w:p w14:paraId="78259C62" w14:textId="77777777" w:rsidR="00BA64BA" w:rsidRPr="00251AE3" w:rsidRDefault="00BA64BA" w:rsidP="00F74708">
      <w:pPr>
        <w:pStyle w:val="BodyText"/>
      </w:pPr>
      <w:r w:rsidRPr="00251AE3">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251AE3" w:rsidRDefault="0054317C" w:rsidP="00F74708">
      <w:pPr>
        <w:pStyle w:val="Heading4"/>
      </w:pPr>
      <w:bookmarkStart w:id="68" w:name="_Toc61885890"/>
      <w:r w:rsidRPr="00251AE3">
        <w:lastRenderedPageBreak/>
        <w:t>3.2.8.3</w:t>
      </w:r>
      <w:r w:rsidR="00BA64BA" w:rsidRPr="00251AE3">
        <w:t xml:space="preserve"> Reporting Results</w:t>
      </w:r>
      <w:bookmarkEnd w:id="68"/>
    </w:p>
    <w:p w14:paraId="0A754737" w14:textId="50B079F9" w:rsidR="00BA64BA" w:rsidRPr="00251AE3" w:rsidRDefault="00BA64BA" w:rsidP="00F74708">
      <w:pPr>
        <w:pStyle w:val="BodyText"/>
      </w:pPr>
      <w:r w:rsidRPr="00251AE3">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51AE3">
        <w:t>operationalisation expenditure costs</w:t>
      </w:r>
      <w:r w:rsidRPr="00251AE3">
        <w:t>.</w:t>
      </w:r>
    </w:p>
    <w:p w14:paraId="5039BB2F" w14:textId="0B353F54" w:rsidR="00BA64BA" w:rsidRPr="00251AE3" w:rsidRDefault="002F0738" w:rsidP="00F74708">
      <w:pPr>
        <w:pStyle w:val="Heading4"/>
      </w:pPr>
      <w:bookmarkStart w:id="69" w:name="_Toc61885891"/>
      <w:r w:rsidRPr="00251AE3">
        <w:t>3.2.8.4</w:t>
      </w:r>
      <w:r w:rsidR="00BA64BA" w:rsidRPr="00251AE3">
        <w:t xml:space="preserve"> Final Review</w:t>
      </w:r>
      <w:bookmarkEnd w:id="69"/>
    </w:p>
    <w:p w14:paraId="51CEC860" w14:textId="77777777" w:rsidR="00BA64BA" w:rsidRPr="00251AE3" w:rsidRDefault="00BA64BA" w:rsidP="00F74708">
      <w:pPr>
        <w:pStyle w:val="BodyText"/>
        <w:rPr>
          <w:rFonts w:eastAsiaTheme="majorEastAsia"/>
          <w:b/>
          <w:bCs/>
          <w:color w:val="345A8A" w:themeColor="accent1" w:themeShade="B5"/>
          <w:sz w:val="32"/>
          <w:szCs w:val="32"/>
        </w:rPr>
      </w:pPr>
      <w:r w:rsidRPr="00251AE3">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251AE3" w:rsidRDefault="00D66650" w:rsidP="00F74708">
      <w:pPr>
        <w:pStyle w:val="Heading2"/>
      </w:pPr>
      <w:bookmarkStart w:id="70" w:name="_Toc67153932"/>
      <w:r w:rsidRPr="00251AE3">
        <w:t>3.3 Proposed Model</w:t>
      </w:r>
      <w:bookmarkEnd w:id="70"/>
    </w:p>
    <w:p w14:paraId="37C79D2F" w14:textId="59EB13EF" w:rsidR="00D66650" w:rsidRPr="00251AE3" w:rsidRDefault="00D66650" w:rsidP="00F74708">
      <w:pPr>
        <w:pStyle w:val="Heading2"/>
      </w:pPr>
      <w:bookmarkStart w:id="71" w:name="_Toc67153933"/>
      <w:r w:rsidRPr="00251AE3">
        <w:t>3.4 Summary</w:t>
      </w:r>
      <w:bookmarkEnd w:id="71"/>
      <w:r w:rsidRPr="00251AE3">
        <w:t xml:space="preserve"> </w:t>
      </w:r>
    </w:p>
    <w:p w14:paraId="39124D66" w14:textId="0E30045F" w:rsidR="00715C4B" w:rsidRPr="00251AE3" w:rsidRDefault="00715C4B" w:rsidP="00F74708">
      <w:r w:rsidRPr="00251AE3">
        <w:br w:type="page"/>
      </w:r>
    </w:p>
    <w:p w14:paraId="63245A78" w14:textId="5EA6E0BE" w:rsidR="00715C4B" w:rsidRPr="00251AE3" w:rsidRDefault="00715C4B" w:rsidP="00F74708">
      <w:pPr>
        <w:pStyle w:val="Heading1"/>
      </w:pPr>
      <w:bookmarkStart w:id="72" w:name="_Toc67153934"/>
      <w:r w:rsidRPr="00251AE3">
        <w:lastRenderedPageBreak/>
        <w:t>R</w:t>
      </w:r>
      <w:r w:rsidR="00EE3920" w:rsidRPr="00251AE3">
        <w:t>EFERENCES</w:t>
      </w:r>
      <w:bookmarkEnd w:id="72"/>
    </w:p>
    <w:bookmarkStart w:id="73" w:name="_GoBack"/>
    <w:p w14:paraId="06EF2BD1" w14:textId="5480CE67" w:rsidR="0030208D" w:rsidRPr="00251AE3" w:rsidRDefault="001229BF" w:rsidP="0030208D">
      <w:r w:rsidRPr="00251AE3">
        <w:fldChar w:fldCharType="begin" w:fldLock="1"/>
      </w:r>
      <w:r w:rsidRPr="00251AE3">
        <w:instrText xml:space="preserve">ADDIN Mendeley Bibliography CSL_BIBLIOGRAPHY </w:instrText>
      </w:r>
      <w:r w:rsidRPr="00251AE3">
        <w:fldChar w:fldCharType="separate"/>
      </w:r>
      <w:r w:rsidR="0030208D" w:rsidRPr="00251AE3">
        <w:t xml:space="preserve">Agrawal, S., (2018) Customer Churn Prediction Modelling Based on Behavioural patterns Analysis using Deep Learning. </w:t>
      </w:r>
      <w:r w:rsidR="0030208D" w:rsidRPr="00251AE3">
        <w:rPr>
          <w:i/>
          <w:iCs/>
        </w:rPr>
        <w:t>2018 International Conference on Smart Computing and Electronic Enterprise (ICSCEE)</w:t>
      </w:r>
      <w:r w:rsidR="0030208D" w:rsidRPr="00251AE3">
        <w:t>, pp.1–6.</w:t>
      </w:r>
    </w:p>
    <w:p w14:paraId="2070A5C1" w14:textId="51A5B9E0" w:rsidR="0030208D" w:rsidRPr="00251AE3" w:rsidRDefault="0030208D" w:rsidP="0030208D">
      <w:r w:rsidRPr="00251AE3">
        <w:t>Ahmad, A.K., Jafar, A. and Aljoumaa, K., (n.d.) Customer churn prediction in telecom using machine learning in big data platform. [online] Available at: https://doi.org/10.1186/s40537-019-0191-6.</w:t>
      </w:r>
    </w:p>
    <w:p w14:paraId="1C9392C4" w14:textId="77777777" w:rsidR="0030208D" w:rsidRPr="00251AE3" w:rsidRDefault="0030208D" w:rsidP="0030208D">
      <w:r w:rsidRPr="00251AE3">
        <w:t xml:space="preserve">Ahmed, A. and Linen, D.M., (2017) A review and analysis of churn prediction methods for customer retention in telecom industries. In: </w:t>
      </w:r>
      <w:r w:rsidRPr="00251AE3">
        <w:rPr>
          <w:i/>
          <w:iCs/>
        </w:rPr>
        <w:t>2017 4th International Conference on Advanced Computing and Communication Systems, ICACCS 2017</w:t>
      </w:r>
      <w:r w:rsidRPr="00251AE3">
        <w:t>. Institute of Electrical and Electronics Engineers Inc.</w:t>
      </w:r>
    </w:p>
    <w:p w14:paraId="64721EC6" w14:textId="77777777" w:rsidR="0030208D" w:rsidRPr="00251AE3" w:rsidRDefault="0030208D" w:rsidP="0030208D">
      <w:r w:rsidRPr="00251AE3">
        <w:t xml:space="preserve">Andrews, R., (2019) Churn Prediction in Telecom Sector Using Machine Learning. </w:t>
      </w:r>
      <w:r w:rsidRPr="00251AE3">
        <w:rPr>
          <w:i/>
          <w:iCs/>
        </w:rPr>
        <w:t>International Journal of Information Systems and Computer Sciences</w:t>
      </w:r>
      <w:r w:rsidRPr="00251AE3">
        <w:t>, 82, pp.132–134.</w:t>
      </w:r>
    </w:p>
    <w:p w14:paraId="09138D44" w14:textId="77777777" w:rsidR="0030208D" w:rsidRPr="00251AE3" w:rsidRDefault="0030208D" w:rsidP="0030208D">
      <w:r w:rsidRPr="00251AE3">
        <w:t xml:space="preserve">Anon (2021) </w:t>
      </w:r>
      <w:r w:rsidRPr="00251AE3">
        <w:rPr>
          <w:i/>
          <w:iCs/>
        </w:rPr>
        <w:t>Cognos Analytics - IBM Business Analytics Community</w:t>
      </w:r>
      <w:r w:rsidRPr="00251AE3">
        <w:t>. [online] Available at: https://community.ibm.com/community/user/businessanalytics/blogs/steven-macko/2019/07/11/telco-customer-churn-1113 [Accessed 14 Mar. 2021].</w:t>
      </w:r>
    </w:p>
    <w:p w14:paraId="4E1F1C6E" w14:textId="77777777" w:rsidR="0030208D" w:rsidRPr="00251AE3" w:rsidRDefault="0030208D" w:rsidP="0030208D">
      <w:r w:rsidRPr="00251AE3">
        <w:t>Castanedo, F., Valverde, G., Zaratiegui, J. and Vazquez, A., (2014) Using Deep Learning to Predict Customer Churn in a Mobile Telecommunication Network Federico. pp.1–8.</w:t>
      </w:r>
    </w:p>
    <w:p w14:paraId="1A9280AE" w14:textId="77777777" w:rsidR="0030208D" w:rsidRPr="00251AE3" w:rsidRDefault="0030208D" w:rsidP="0030208D">
      <w:r w:rsidRPr="00251AE3">
        <w:t xml:space="preserve">Ebrah, K. and Elnasir, S., (2019) Churn Prediction Using Machine Learning and Recommendations Plans for Telecoms. </w:t>
      </w:r>
      <w:r w:rsidRPr="00251AE3">
        <w:rPr>
          <w:i/>
          <w:iCs/>
        </w:rPr>
        <w:t>11Journal of Computer and Communications</w:t>
      </w:r>
      <w:r w:rsidRPr="00251AE3">
        <w:t>, [online] ``23df, pp.33–53. Available at: https://doi.org/10.4236/jcc.2019.711003 [Accessed 10 Jan. 2021].</w:t>
      </w:r>
    </w:p>
    <w:p w14:paraId="015F4917" w14:textId="77777777" w:rsidR="0030208D" w:rsidRPr="00251AE3" w:rsidRDefault="0030208D" w:rsidP="0030208D">
      <w:r w:rsidRPr="00251AE3">
        <w:t xml:space="preserve">Hadden, J., Tiwari, A., Roy, R. and Ruta, D., (2006) Churn Prediction: Does Technology Matter. </w:t>
      </w:r>
      <w:r w:rsidRPr="00251AE3">
        <w:rPr>
          <w:i/>
          <w:iCs/>
        </w:rPr>
        <w:t>International Journal of Intelligent Technology</w:t>
      </w:r>
      <w:r w:rsidRPr="00251AE3">
        <w:t>, 1, pp.104–110.</w:t>
      </w:r>
    </w:p>
    <w:p w14:paraId="3F839B79" w14:textId="77777777" w:rsidR="0030208D" w:rsidRPr="00251AE3" w:rsidRDefault="0030208D" w:rsidP="0030208D">
      <w:r w:rsidRPr="00251AE3">
        <w:t xml:space="preserve">Halibas, A.S., Cherian Matthew, A., Pillai, I.G., Harold Reazol, J., Delvo, E.G. and Bonachita Reazol, L., (2019) Determining the intervening effects of exploratory data analysis and feature </w:t>
      </w:r>
      <w:r w:rsidRPr="00251AE3">
        <w:lastRenderedPageBreak/>
        <w:t xml:space="preserve">engineering in telecoms customer churn modelling. </w:t>
      </w:r>
      <w:r w:rsidRPr="00251AE3">
        <w:rPr>
          <w:i/>
          <w:iCs/>
        </w:rPr>
        <w:t>2019 4th MEC International Conference on Big Data and Smart City, ICBDSC 2019</w:t>
      </w:r>
      <w:r w:rsidRPr="00251AE3">
        <w:t>.</w:t>
      </w:r>
    </w:p>
    <w:p w14:paraId="36F03991" w14:textId="77777777" w:rsidR="0030208D" w:rsidRPr="00251AE3" w:rsidRDefault="0030208D" w:rsidP="0030208D">
      <w:r w:rsidRPr="00251AE3">
        <w:t xml:space="preserve">Hargreaves, C.A., (2019) A Machine Learning Algorithm for Churn Reduction &amp; Revenue Maximization: An Application in the Telecommunication Industry. </w:t>
      </w:r>
      <w:r w:rsidRPr="00251AE3">
        <w:rPr>
          <w:i/>
          <w:iCs/>
        </w:rPr>
        <w:t>International Journal of Future Computer and Communication</w:t>
      </w:r>
      <w:r w:rsidRPr="00251AE3">
        <w:t>, 84, pp.109–113.</w:t>
      </w:r>
    </w:p>
    <w:p w14:paraId="38DD2EFE" w14:textId="77777777" w:rsidR="0030208D" w:rsidRPr="00251AE3" w:rsidRDefault="0030208D" w:rsidP="0030208D">
      <w:r w:rsidRPr="00251AE3">
        <w:t xml:space="preserve">Havrylovych, M. and Nataliia Kuznietsova, ©, (2019) </w:t>
      </w:r>
      <w:r w:rsidRPr="00251AE3">
        <w:rPr>
          <w:i/>
          <w:iCs/>
        </w:rPr>
        <w:t>Survival analysis methods for churn prevention in telecommunications industry</w:t>
      </w:r>
      <w:r w:rsidRPr="00251AE3">
        <w:t>.</w:t>
      </w:r>
    </w:p>
    <w:p w14:paraId="18608C69" w14:textId="77777777" w:rsidR="0030208D" w:rsidRPr="00251AE3" w:rsidRDefault="0030208D" w:rsidP="0030208D">
      <w:r w:rsidRPr="00251AE3">
        <w:t xml:space="preserve">Induja, S. and Eswaramurthy, V.P., (2015) </w:t>
      </w:r>
      <w:r w:rsidRPr="00251AE3">
        <w:rPr>
          <w:i/>
          <w:iCs/>
        </w:rPr>
        <w:t>Customers Churn Prediction and Attribute Selection in Telecom Industry Using Kernelized Extreme Learning Machine and Bat Algorithms</w:t>
      </w:r>
      <w:r w:rsidRPr="00251AE3">
        <w:t xml:space="preserve">. [online] </w:t>
      </w:r>
      <w:r w:rsidRPr="00251AE3">
        <w:rPr>
          <w:i/>
          <w:iCs/>
        </w:rPr>
        <w:t>International Journal of Science and Research (IJSR) ISSN</w:t>
      </w:r>
      <w:r w:rsidRPr="00251AE3">
        <w:t>, Available at: www.ijsr.net [Accessed 18 Feb. 2021].</w:t>
      </w:r>
    </w:p>
    <w:p w14:paraId="4AF74C38" w14:textId="77777777" w:rsidR="0030208D" w:rsidRPr="00251AE3" w:rsidRDefault="0030208D" w:rsidP="0030208D">
      <w:r w:rsidRPr="00251AE3">
        <w:t xml:space="preserve">Jahromi, A.T., Stakhovych, S. and Ewing, M., (2014) Managing B2B customer churn, retention and profitability. </w:t>
      </w:r>
      <w:r w:rsidRPr="00251AE3">
        <w:rPr>
          <w:i/>
          <w:iCs/>
        </w:rPr>
        <w:t>Industrial Marketing Management</w:t>
      </w:r>
      <w:r w:rsidRPr="00251AE3">
        <w:t>, [online] 437, pp.1258–1268. Available at: https://research.monash.edu/en/publications/managing-b2b-customer-churn-retention-and-profitability [Accessed 16 Jan. 2021].</w:t>
      </w:r>
    </w:p>
    <w:p w14:paraId="0C33E367" w14:textId="77777777" w:rsidR="0030208D" w:rsidRPr="00251AE3" w:rsidRDefault="0030208D" w:rsidP="0030208D">
      <w:r w:rsidRPr="00251AE3">
        <w:t xml:space="preserve">Kaggle, (2018) </w:t>
      </w:r>
      <w:r w:rsidRPr="00251AE3">
        <w:rPr>
          <w:i/>
          <w:iCs/>
        </w:rPr>
        <w:t>Telco Customer Churn</w:t>
      </w:r>
      <w:r w:rsidRPr="00251AE3">
        <w:t xml:space="preserve">. </w:t>
      </w:r>
      <w:r w:rsidRPr="00251AE3">
        <w:rPr>
          <w:i/>
          <w:iCs/>
        </w:rPr>
        <w:t>Kaggle.com</w:t>
      </w:r>
      <w:r w:rsidRPr="00251AE3">
        <w:t>. Available at: https://www.kaggle.com/blastchar/telco-customer-churn [Accessed 9 Jan. 2021].</w:t>
      </w:r>
    </w:p>
    <w:p w14:paraId="3DA79ED7" w14:textId="77777777" w:rsidR="0030208D" w:rsidRPr="00251AE3" w:rsidRDefault="0030208D" w:rsidP="0030208D">
      <w:r w:rsidRPr="00251AE3">
        <w:t xml:space="preserve">Kriti, (2019) </w:t>
      </w:r>
      <w:r w:rsidRPr="00251AE3">
        <w:rPr>
          <w:i/>
          <w:iCs/>
        </w:rPr>
        <w:t>Customer churn: A study of factors affecting customer churn using machine learning</w:t>
      </w:r>
      <w:r w:rsidRPr="00251AE3">
        <w:t>. [online] Available at: https://lib.dr.iastate.edu/creativecomponents [Accessed 14 Mar. 2021].</w:t>
      </w:r>
    </w:p>
    <w:p w14:paraId="62856F53" w14:textId="77777777" w:rsidR="0030208D" w:rsidRPr="00251AE3" w:rsidRDefault="0030208D" w:rsidP="0030208D">
      <w:r w:rsidRPr="00251AE3">
        <w:t xml:space="preserve">Kuo, Y.-F., Wu, C.-M. and Deng, W.-J., (2009) The relationships among service quality, perceived value, customer satisfaction, and post-purchase intention in mobile value-added services. </w:t>
      </w:r>
      <w:r w:rsidRPr="00251AE3">
        <w:rPr>
          <w:i/>
          <w:iCs/>
        </w:rPr>
        <w:t>Computers in Human Behavior</w:t>
      </w:r>
      <w:r w:rsidRPr="00251AE3">
        <w:t>, 25, pp.887–896.</w:t>
      </w:r>
    </w:p>
    <w:p w14:paraId="340CBF76" w14:textId="77777777" w:rsidR="0030208D" w:rsidRPr="00251AE3" w:rsidRDefault="0030208D" w:rsidP="0030208D">
      <w:r w:rsidRPr="00251AE3">
        <w:t xml:space="preserve">Lalwani, P., Banka, H. and Kumar, C., (2017) GSA-CHSR: Gravitational Search Algorithm for Cluster Head Selection and Routing in Wireless Sensor Networks. In: </w:t>
      </w:r>
      <w:r w:rsidRPr="00251AE3">
        <w:rPr>
          <w:i/>
          <w:iCs/>
        </w:rPr>
        <w:t>Applications of Soft Computing for the Web</w:t>
      </w:r>
      <w:r w:rsidRPr="00251AE3">
        <w:t>. [online] Springer Singapore, pp.225–252. Available at: https://link.springer.com/chapter/10.1007/978-981-10-7098-3_13 [Accessed 20 Mar. 2021].</w:t>
      </w:r>
    </w:p>
    <w:p w14:paraId="6819D274" w14:textId="77777777" w:rsidR="0030208D" w:rsidRPr="00251AE3" w:rsidRDefault="0030208D" w:rsidP="0030208D">
      <w:r w:rsidRPr="00251AE3">
        <w:lastRenderedPageBreak/>
        <w:t xml:space="preserve">Lalwani, P., Mishra, M.K., Chadha, J.S. and Sethi, P., (2021) Customer churn prediction system: a machine learning approach. </w:t>
      </w:r>
      <w:r w:rsidRPr="00251AE3">
        <w:rPr>
          <w:i/>
          <w:iCs/>
        </w:rPr>
        <w:t>Computing</w:t>
      </w:r>
      <w:r w:rsidRPr="00251AE3">
        <w:t>.</w:t>
      </w:r>
    </w:p>
    <w:p w14:paraId="41AB9C02" w14:textId="77777777" w:rsidR="0030208D" w:rsidRPr="00251AE3" w:rsidRDefault="0030208D" w:rsidP="0030208D">
      <w:r w:rsidRPr="00251AE3">
        <w:t xml:space="preserve">Li, Z. and Li, Z., (2018) Telecommunication 4.0: Opportunities and Challenges. In: </w:t>
      </w:r>
      <w:r w:rsidRPr="00251AE3">
        <w:rPr>
          <w:i/>
          <w:iCs/>
        </w:rPr>
        <w:t>Telecommunication 4.0</w:t>
      </w:r>
      <w:r w:rsidRPr="00251AE3">
        <w:t>. [online] Springer Singapore, pp.107–133. Available at: https://link.springer.com/chapter/10.1007/978-981-10-6301-5_6 [Accessed 20 Mar. 2021].</w:t>
      </w:r>
    </w:p>
    <w:p w14:paraId="6F8CD9D5" w14:textId="77777777" w:rsidR="0030208D" w:rsidRPr="00251AE3" w:rsidRDefault="0030208D" w:rsidP="0030208D">
      <w:r w:rsidRPr="00251AE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251AE3">
        <w:rPr>
          <w:i/>
          <w:iCs/>
        </w:rPr>
        <w:t>International Journal of Electrical and Computer Engineering (IJECE)</w:t>
      </w:r>
      <w:r w:rsidRPr="00251AE3">
        <w:t>, 102, pp.1406–1421.</w:t>
      </w:r>
    </w:p>
    <w:p w14:paraId="098DA9CF" w14:textId="77777777" w:rsidR="0030208D" w:rsidRPr="00251AE3" w:rsidRDefault="0030208D" w:rsidP="0030208D">
      <w:r w:rsidRPr="00251AE3">
        <w:t xml:space="preserve">Momin, S., Bohra, T. and Raut, P., (2020) </w:t>
      </w:r>
      <w:r w:rsidRPr="00251AE3">
        <w:rPr>
          <w:i/>
          <w:iCs/>
        </w:rPr>
        <w:t>Prediction of Customer Churn Using Machine Learning</w:t>
      </w:r>
      <w:r w:rsidRPr="00251AE3">
        <w:t xml:space="preserve">. </w:t>
      </w:r>
      <w:r w:rsidRPr="00251AE3">
        <w:rPr>
          <w:i/>
          <w:iCs/>
        </w:rPr>
        <w:t>EAI/Springer Innovations in Communication and Computing</w:t>
      </w:r>
      <w:r w:rsidRPr="00251AE3">
        <w:t>.</w:t>
      </w:r>
    </w:p>
    <w:p w14:paraId="1AB80D31" w14:textId="77777777" w:rsidR="0030208D" w:rsidRPr="00251AE3" w:rsidRDefault="0030208D" w:rsidP="0030208D">
      <w:r w:rsidRPr="00251AE3">
        <w:t xml:space="preserve">Oka, N.P.H. and Arifin, A.S., (2020) Telecommunication Service Subscriber Churn Likelihood Prediction Analysis Using Diverse Machine Learning Model. </w:t>
      </w:r>
      <w:r w:rsidRPr="00251AE3">
        <w:rPr>
          <w:i/>
          <w:iCs/>
        </w:rPr>
        <w:t>MECnIT 2020 - International Conference on Mechanical, Electronics, Computer, and Industrial Technology</w:t>
      </w:r>
      <w:r w:rsidRPr="00251AE3">
        <w:t>, pp.24–29.</w:t>
      </w:r>
    </w:p>
    <w:p w14:paraId="21DEE3F9" w14:textId="77777777" w:rsidR="0030208D" w:rsidRPr="00251AE3" w:rsidRDefault="0030208D" w:rsidP="0030208D">
      <w:r w:rsidRPr="00251AE3">
        <w:t xml:space="preserve">Oskarsdottir, M., Bravo, C., Verbeke, W., Sarraute, C., Baesens, B. and Vanthienen, J., (2016) A comparative study of social network classifiers for predicting churn in the telecommunication industry. In: </w:t>
      </w:r>
      <w:r w:rsidRPr="00251AE3">
        <w:rPr>
          <w:i/>
          <w:iCs/>
        </w:rPr>
        <w:t>Proceedings of the 2016 IEEE/ACM International Conference on Advances in Social Networks Analysis and Mining, ASONAM 2016</w:t>
      </w:r>
      <w:r w:rsidRPr="00251AE3">
        <w:t>. Institute of Electrical and Electronics Engineers Inc., pp.1151–1158.</w:t>
      </w:r>
    </w:p>
    <w:p w14:paraId="7EDC92C2" w14:textId="77777777" w:rsidR="0030208D" w:rsidRPr="00251AE3" w:rsidRDefault="0030208D" w:rsidP="0030208D">
      <w:r w:rsidRPr="00251AE3">
        <w:t xml:space="preserve">Pamina, J., Beschi Raja, J., Sathya Bama, S., Soundarya, S., Sruthi, M.S., Kiruthika, S., Aiswaryadevi, V.J. and Priyanka, G., (2019) An effective classifier for predicting churn in telecommunication. </w:t>
      </w:r>
      <w:r w:rsidRPr="00251AE3">
        <w:rPr>
          <w:i/>
          <w:iCs/>
        </w:rPr>
        <w:t>Journal of Advanced Research in Dynamical and Control Systems</w:t>
      </w:r>
      <w:r w:rsidRPr="00251AE3">
        <w:t>, 111 Special Issue, pp.221–229.</w:t>
      </w:r>
    </w:p>
    <w:p w14:paraId="6EF70B5E" w14:textId="77777777" w:rsidR="0030208D" w:rsidRPr="00251AE3" w:rsidRDefault="0030208D" w:rsidP="0030208D">
      <w:r w:rsidRPr="00251AE3">
        <w:t xml:space="preserve">Rajagopal, D.S., (2011) Customer Data Clustering using Data Mining Technique. </w:t>
      </w:r>
      <w:r w:rsidRPr="00251AE3">
        <w:rPr>
          <w:i/>
          <w:iCs/>
        </w:rPr>
        <w:t>International Journal of Database Management Systems</w:t>
      </w:r>
      <w:r w:rsidRPr="00251AE3">
        <w:t>, [online] 34. Available at: http://arxiv.org/abs/1112.2663 [Accessed 17 Jan. 2021].</w:t>
      </w:r>
    </w:p>
    <w:p w14:paraId="167C0EC3" w14:textId="77777777" w:rsidR="0030208D" w:rsidRPr="00251AE3" w:rsidRDefault="0030208D" w:rsidP="0030208D">
      <w:r w:rsidRPr="00251AE3">
        <w:lastRenderedPageBreak/>
        <w:t xml:space="preserve">Tamuka, N. and Sibanda, K., (2021) Real Time Customer Churn Scoring Model for the Telecommunications Industry. </w:t>
      </w:r>
      <w:r w:rsidRPr="00251AE3">
        <w:rPr>
          <w:i/>
          <w:iCs/>
        </w:rPr>
        <w:t>IEEE</w:t>
      </w:r>
      <w:r w:rsidRPr="00251AE3">
        <w:t>, pp.1–9.</w:t>
      </w:r>
    </w:p>
    <w:p w14:paraId="304EFAD3" w14:textId="77777777" w:rsidR="0030208D" w:rsidRPr="00251AE3" w:rsidRDefault="0030208D" w:rsidP="0030208D">
      <w:r w:rsidRPr="00251AE3">
        <w:t xml:space="preserve">Thontirawong, P. and Chinchanachokchai, S., (2021) TEACHING ARTIFICIAL INTELLIGENCE AND MACHINE LEARNING IN MARKETING. </w:t>
      </w:r>
      <w:r w:rsidRPr="00251AE3">
        <w:rPr>
          <w:i/>
          <w:iCs/>
        </w:rPr>
        <w:t>Marketing Education Review</w:t>
      </w:r>
      <w:r w:rsidRPr="00251AE3">
        <w:t>.</w:t>
      </w:r>
    </w:p>
    <w:p w14:paraId="60F93C07" w14:textId="77777777" w:rsidR="0030208D" w:rsidRPr="00251AE3" w:rsidRDefault="0030208D" w:rsidP="0030208D">
      <w:r w:rsidRPr="00251AE3">
        <w:t xml:space="preserve">Umayaparvathi, V. and Iyakutti, K., (2016) </w:t>
      </w:r>
      <w:r w:rsidRPr="00251AE3">
        <w:rPr>
          <w:i/>
          <w:iCs/>
        </w:rPr>
        <w:t>A Survey on Customer Churn Prediction in Telecom Industry: Datasets, Methods and Metrics</w:t>
      </w:r>
      <w:r w:rsidRPr="00251AE3">
        <w:t xml:space="preserve">. [online] </w:t>
      </w:r>
      <w:r w:rsidRPr="00251AE3">
        <w:rPr>
          <w:i/>
          <w:iCs/>
        </w:rPr>
        <w:t>International Research Journal of Engineering and Technology</w:t>
      </w:r>
      <w:r w:rsidRPr="00251AE3">
        <w:t>. Available at: http://www.fuqua.duke.edu/centers/ccrm/index.html [Accessed 20 Mar. 2021].</w:t>
      </w:r>
    </w:p>
    <w:p w14:paraId="0D91CFA3" w14:textId="58263B98" w:rsidR="00451096" w:rsidRPr="00251AE3" w:rsidRDefault="001229BF" w:rsidP="00F74708">
      <w:pPr>
        <w:pStyle w:val="BodyText"/>
      </w:pPr>
      <w:r w:rsidRPr="00251AE3">
        <w:fldChar w:fldCharType="end"/>
      </w:r>
      <w:bookmarkEnd w:id="73"/>
    </w:p>
    <w:p w14:paraId="0B4E873D" w14:textId="77777777" w:rsidR="00451096" w:rsidRPr="00251AE3" w:rsidRDefault="00451096" w:rsidP="00F74708">
      <w:pPr>
        <w:pStyle w:val="BodyText"/>
      </w:pPr>
    </w:p>
    <w:p w14:paraId="10282EF1" w14:textId="0EE2D65D" w:rsidR="00621A54" w:rsidRPr="00251AE3" w:rsidRDefault="00715C4B" w:rsidP="00F74708">
      <w:pPr>
        <w:pStyle w:val="Heading1"/>
      </w:pPr>
      <w:bookmarkStart w:id="74" w:name="_Toc67153935"/>
      <w:r w:rsidRPr="00251AE3">
        <w:t>A</w:t>
      </w:r>
      <w:r w:rsidR="00EE3920" w:rsidRPr="00251AE3">
        <w:t>PPENDIX</w:t>
      </w:r>
      <w:r w:rsidRPr="00251AE3">
        <w:t xml:space="preserve"> A</w:t>
      </w:r>
      <w:r w:rsidR="00EE3920" w:rsidRPr="00251AE3">
        <w:t>:</w:t>
      </w:r>
      <w:r w:rsidRPr="00251AE3">
        <w:t xml:space="preserve"> </w:t>
      </w:r>
      <w:r w:rsidR="00EE3920" w:rsidRPr="00251AE3">
        <w:t>RESEARCH PLAN</w:t>
      </w:r>
      <w:bookmarkEnd w:id="74"/>
    </w:p>
    <w:p w14:paraId="29207B42" w14:textId="6827F987" w:rsidR="00621A54" w:rsidRPr="00251AE3" w:rsidRDefault="00621A54" w:rsidP="00F74708">
      <w:pPr>
        <w:pStyle w:val="Heading1"/>
      </w:pPr>
      <w:bookmarkStart w:id="75" w:name="_Toc67153936"/>
      <w:r w:rsidRPr="00251AE3">
        <w:t>A</w:t>
      </w:r>
      <w:r w:rsidR="00EE3920" w:rsidRPr="00251AE3">
        <w:t>PPENDIX</w:t>
      </w:r>
      <w:r w:rsidRPr="00251AE3">
        <w:t xml:space="preserve"> B</w:t>
      </w:r>
      <w:r w:rsidR="00EE3920" w:rsidRPr="00251AE3">
        <w:t>:</w:t>
      </w:r>
      <w:r w:rsidRPr="00251AE3">
        <w:t xml:space="preserve"> </w:t>
      </w:r>
      <w:r w:rsidR="00EE3920" w:rsidRPr="00251AE3">
        <w:t>RESEARCH PROPOSAL</w:t>
      </w:r>
      <w:bookmarkEnd w:id="75"/>
    </w:p>
    <w:p w14:paraId="62B5EBE0" w14:textId="30C8BDB4" w:rsidR="00621A54" w:rsidRPr="00251AE3" w:rsidRDefault="00621A54" w:rsidP="00F74708">
      <w:pPr>
        <w:pStyle w:val="Heading1"/>
      </w:pPr>
      <w:bookmarkStart w:id="76" w:name="_Toc67153937"/>
      <w:r w:rsidRPr="00251AE3">
        <w:t>A</w:t>
      </w:r>
      <w:r w:rsidR="00EE3920" w:rsidRPr="00251AE3">
        <w:t>PPENDIX</w:t>
      </w:r>
      <w:r w:rsidRPr="00251AE3">
        <w:t xml:space="preserve"> C</w:t>
      </w:r>
      <w:r w:rsidR="00EE3920" w:rsidRPr="00251AE3">
        <w:t>:</w:t>
      </w:r>
      <w:r w:rsidRPr="00251AE3">
        <w:t xml:space="preserve"> E</w:t>
      </w:r>
      <w:r w:rsidR="00890257" w:rsidRPr="00251AE3">
        <w:t>T</w:t>
      </w:r>
      <w:r w:rsidR="00EE3920" w:rsidRPr="00251AE3">
        <w:t>HICS</w:t>
      </w:r>
      <w:r w:rsidRPr="00251AE3">
        <w:t xml:space="preserve"> F</w:t>
      </w:r>
      <w:r w:rsidR="00EE3920" w:rsidRPr="00251AE3">
        <w:t>ORMS</w:t>
      </w:r>
      <w:bookmarkEnd w:id="76"/>
      <w:r w:rsidRPr="00251AE3">
        <w:t xml:space="preserve"> </w:t>
      </w:r>
    </w:p>
    <w:p w14:paraId="7DF96A7A" w14:textId="7F75C96F" w:rsidR="00350A6B" w:rsidRPr="00251AE3" w:rsidRDefault="00350A6B" w:rsidP="00F74708">
      <w:pPr>
        <w:pStyle w:val="Heading2"/>
      </w:pPr>
      <w:r w:rsidRPr="00251AE3">
        <w:t xml:space="preserve">  </w:t>
      </w:r>
    </w:p>
    <w:p w14:paraId="1D9C17D1" w14:textId="77777777" w:rsidR="00350A6B" w:rsidRPr="00251AE3" w:rsidRDefault="00350A6B" w:rsidP="00F74708">
      <w:pPr>
        <w:pStyle w:val="Heading1"/>
      </w:pPr>
    </w:p>
    <w:sectPr w:rsidR="00350A6B" w:rsidRPr="00251AE3"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5E0C16" w14:textId="77777777" w:rsidR="00D3278A" w:rsidRDefault="00D3278A" w:rsidP="00F74708">
      <w:r>
        <w:separator/>
      </w:r>
    </w:p>
  </w:endnote>
  <w:endnote w:type="continuationSeparator" w:id="0">
    <w:p w14:paraId="76670F21" w14:textId="77777777" w:rsidR="00D3278A" w:rsidRDefault="00D3278A"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792F5D" w:rsidRDefault="00792F5D" w:rsidP="00F74708">
        <w:pPr>
          <w:pStyle w:val="Footer"/>
        </w:pPr>
        <w:r>
          <w:fldChar w:fldCharType="begin"/>
        </w:r>
        <w:r>
          <w:instrText xml:space="preserve"> PAGE   \* MERGEFORMAT </w:instrText>
        </w:r>
        <w:r>
          <w:fldChar w:fldCharType="separate"/>
        </w:r>
        <w:r>
          <w:t>2</w:t>
        </w:r>
        <w:r>
          <w:fldChar w:fldCharType="end"/>
        </w:r>
      </w:p>
    </w:sdtContent>
  </w:sdt>
  <w:p w14:paraId="42DD3E6E" w14:textId="77777777" w:rsidR="00792F5D" w:rsidRDefault="00792F5D"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539EC4" w14:textId="77777777" w:rsidR="00D3278A" w:rsidRDefault="00D3278A" w:rsidP="00F74708">
      <w:r>
        <w:separator/>
      </w:r>
    </w:p>
  </w:footnote>
  <w:footnote w:type="continuationSeparator" w:id="0">
    <w:p w14:paraId="14A27CD5" w14:textId="77777777" w:rsidR="00D3278A" w:rsidRDefault="00D3278A"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gFAJzTQqctAAAA"/>
  </w:docVars>
  <w:rsids>
    <w:rsidRoot w:val="00590D07"/>
    <w:rsid w:val="00002134"/>
    <w:rsid w:val="000029D9"/>
    <w:rsid w:val="00006089"/>
    <w:rsid w:val="00011C8B"/>
    <w:rsid w:val="0001496C"/>
    <w:rsid w:val="000158D4"/>
    <w:rsid w:val="00015F09"/>
    <w:rsid w:val="0001632E"/>
    <w:rsid w:val="000179F9"/>
    <w:rsid w:val="0002560D"/>
    <w:rsid w:val="000270E7"/>
    <w:rsid w:val="00031C77"/>
    <w:rsid w:val="000323E7"/>
    <w:rsid w:val="00032677"/>
    <w:rsid w:val="00033AEC"/>
    <w:rsid w:val="000343E5"/>
    <w:rsid w:val="00034ECA"/>
    <w:rsid w:val="0003597B"/>
    <w:rsid w:val="00036F44"/>
    <w:rsid w:val="0004008F"/>
    <w:rsid w:val="00041A41"/>
    <w:rsid w:val="00042201"/>
    <w:rsid w:val="000461BD"/>
    <w:rsid w:val="00046EEB"/>
    <w:rsid w:val="00047457"/>
    <w:rsid w:val="000539D0"/>
    <w:rsid w:val="00054935"/>
    <w:rsid w:val="00054E15"/>
    <w:rsid w:val="00055BB5"/>
    <w:rsid w:val="0005612E"/>
    <w:rsid w:val="000572AF"/>
    <w:rsid w:val="000617CD"/>
    <w:rsid w:val="00062812"/>
    <w:rsid w:val="0006358F"/>
    <w:rsid w:val="00063EEF"/>
    <w:rsid w:val="00064F5D"/>
    <w:rsid w:val="00065A3A"/>
    <w:rsid w:val="000668B5"/>
    <w:rsid w:val="000736F3"/>
    <w:rsid w:val="00084849"/>
    <w:rsid w:val="00085FDF"/>
    <w:rsid w:val="00090D3F"/>
    <w:rsid w:val="000933E9"/>
    <w:rsid w:val="00094970"/>
    <w:rsid w:val="000A3FA6"/>
    <w:rsid w:val="000A49AD"/>
    <w:rsid w:val="000B0475"/>
    <w:rsid w:val="000B0B70"/>
    <w:rsid w:val="000B11D8"/>
    <w:rsid w:val="000B1C6B"/>
    <w:rsid w:val="000B4BE6"/>
    <w:rsid w:val="000B4FCF"/>
    <w:rsid w:val="000B620F"/>
    <w:rsid w:val="000C3583"/>
    <w:rsid w:val="000C6757"/>
    <w:rsid w:val="000C68B3"/>
    <w:rsid w:val="000D2ABE"/>
    <w:rsid w:val="000D7180"/>
    <w:rsid w:val="000E05DA"/>
    <w:rsid w:val="000E48FB"/>
    <w:rsid w:val="000E55A2"/>
    <w:rsid w:val="000E7A65"/>
    <w:rsid w:val="000F1966"/>
    <w:rsid w:val="000F3E78"/>
    <w:rsid w:val="000F5859"/>
    <w:rsid w:val="00101935"/>
    <w:rsid w:val="00101FD1"/>
    <w:rsid w:val="001021E7"/>
    <w:rsid w:val="0010261A"/>
    <w:rsid w:val="001037DF"/>
    <w:rsid w:val="00105EE3"/>
    <w:rsid w:val="0010694F"/>
    <w:rsid w:val="00110120"/>
    <w:rsid w:val="00110559"/>
    <w:rsid w:val="00110B64"/>
    <w:rsid w:val="00111D8A"/>
    <w:rsid w:val="0011207F"/>
    <w:rsid w:val="0011251C"/>
    <w:rsid w:val="00113B30"/>
    <w:rsid w:val="00116534"/>
    <w:rsid w:val="00116C23"/>
    <w:rsid w:val="00120342"/>
    <w:rsid w:val="001222B1"/>
    <w:rsid w:val="001229BF"/>
    <w:rsid w:val="00125D56"/>
    <w:rsid w:val="00126638"/>
    <w:rsid w:val="00130520"/>
    <w:rsid w:val="00130C71"/>
    <w:rsid w:val="001340AD"/>
    <w:rsid w:val="001355E9"/>
    <w:rsid w:val="00136CDC"/>
    <w:rsid w:val="0014529D"/>
    <w:rsid w:val="00152124"/>
    <w:rsid w:val="00153C87"/>
    <w:rsid w:val="00153CF6"/>
    <w:rsid w:val="00164EAD"/>
    <w:rsid w:val="0016744E"/>
    <w:rsid w:val="00170665"/>
    <w:rsid w:val="0017161F"/>
    <w:rsid w:val="001716CF"/>
    <w:rsid w:val="00172259"/>
    <w:rsid w:val="00181AF4"/>
    <w:rsid w:val="001839B1"/>
    <w:rsid w:val="00186E94"/>
    <w:rsid w:val="00187BAD"/>
    <w:rsid w:val="00191198"/>
    <w:rsid w:val="00191400"/>
    <w:rsid w:val="0019205E"/>
    <w:rsid w:val="00195137"/>
    <w:rsid w:val="00195D63"/>
    <w:rsid w:val="0019621D"/>
    <w:rsid w:val="001A04BE"/>
    <w:rsid w:val="001A4BA9"/>
    <w:rsid w:val="001B5233"/>
    <w:rsid w:val="001B7263"/>
    <w:rsid w:val="001C1285"/>
    <w:rsid w:val="001C1323"/>
    <w:rsid w:val="001C2FA5"/>
    <w:rsid w:val="001C3ECF"/>
    <w:rsid w:val="001C675E"/>
    <w:rsid w:val="001C7297"/>
    <w:rsid w:val="001D3954"/>
    <w:rsid w:val="001E0E24"/>
    <w:rsid w:val="001E420A"/>
    <w:rsid w:val="001E796F"/>
    <w:rsid w:val="001F056F"/>
    <w:rsid w:val="001F3029"/>
    <w:rsid w:val="001F4973"/>
    <w:rsid w:val="001F61F4"/>
    <w:rsid w:val="00203AA4"/>
    <w:rsid w:val="00204ECC"/>
    <w:rsid w:val="00206D22"/>
    <w:rsid w:val="00207392"/>
    <w:rsid w:val="002073D8"/>
    <w:rsid w:val="0021100B"/>
    <w:rsid w:val="00211AD9"/>
    <w:rsid w:val="002122DD"/>
    <w:rsid w:val="002146D6"/>
    <w:rsid w:val="002151B5"/>
    <w:rsid w:val="0021550A"/>
    <w:rsid w:val="002168B5"/>
    <w:rsid w:val="00216E0E"/>
    <w:rsid w:val="002209FC"/>
    <w:rsid w:val="00220D13"/>
    <w:rsid w:val="00226805"/>
    <w:rsid w:val="0023472C"/>
    <w:rsid w:val="00236691"/>
    <w:rsid w:val="00237259"/>
    <w:rsid w:val="00237FB8"/>
    <w:rsid w:val="002448A4"/>
    <w:rsid w:val="002466C4"/>
    <w:rsid w:val="002470CB"/>
    <w:rsid w:val="00250FC1"/>
    <w:rsid w:val="00251AE3"/>
    <w:rsid w:val="002560BD"/>
    <w:rsid w:val="00262C99"/>
    <w:rsid w:val="00262DE7"/>
    <w:rsid w:val="00264CB4"/>
    <w:rsid w:val="00266ECA"/>
    <w:rsid w:val="00273B01"/>
    <w:rsid w:val="002745D7"/>
    <w:rsid w:val="00276984"/>
    <w:rsid w:val="00284997"/>
    <w:rsid w:val="0028648C"/>
    <w:rsid w:val="002873D1"/>
    <w:rsid w:val="0028793F"/>
    <w:rsid w:val="00290E86"/>
    <w:rsid w:val="00294D26"/>
    <w:rsid w:val="00295B3F"/>
    <w:rsid w:val="002A22C4"/>
    <w:rsid w:val="002A5CAF"/>
    <w:rsid w:val="002B3128"/>
    <w:rsid w:val="002B490A"/>
    <w:rsid w:val="002B6869"/>
    <w:rsid w:val="002C17B6"/>
    <w:rsid w:val="002C1FF0"/>
    <w:rsid w:val="002C273E"/>
    <w:rsid w:val="002C428E"/>
    <w:rsid w:val="002C4A7B"/>
    <w:rsid w:val="002D43CF"/>
    <w:rsid w:val="002D4997"/>
    <w:rsid w:val="002D58EA"/>
    <w:rsid w:val="002D5C1C"/>
    <w:rsid w:val="002D768F"/>
    <w:rsid w:val="002E13CB"/>
    <w:rsid w:val="002E1468"/>
    <w:rsid w:val="002E31B4"/>
    <w:rsid w:val="002E3A31"/>
    <w:rsid w:val="002E3EB5"/>
    <w:rsid w:val="002E4C81"/>
    <w:rsid w:val="002F0738"/>
    <w:rsid w:val="002F64CE"/>
    <w:rsid w:val="002F73E2"/>
    <w:rsid w:val="0030208D"/>
    <w:rsid w:val="00303C4F"/>
    <w:rsid w:val="00312308"/>
    <w:rsid w:val="00313FE3"/>
    <w:rsid w:val="0031456D"/>
    <w:rsid w:val="00317015"/>
    <w:rsid w:val="00320478"/>
    <w:rsid w:val="003206C4"/>
    <w:rsid w:val="00320820"/>
    <w:rsid w:val="003211AF"/>
    <w:rsid w:val="003232DE"/>
    <w:rsid w:val="00324DFA"/>
    <w:rsid w:val="00324F01"/>
    <w:rsid w:val="00325549"/>
    <w:rsid w:val="00327604"/>
    <w:rsid w:val="00331EE7"/>
    <w:rsid w:val="00336445"/>
    <w:rsid w:val="00336C19"/>
    <w:rsid w:val="0034057A"/>
    <w:rsid w:val="00341AAD"/>
    <w:rsid w:val="00341E66"/>
    <w:rsid w:val="00342597"/>
    <w:rsid w:val="00342B0A"/>
    <w:rsid w:val="003447E7"/>
    <w:rsid w:val="003454A4"/>
    <w:rsid w:val="003464F7"/>
    <w:rsid w:val="0034781A"/>
    <w:rsid w:val="00350A6B"/>
    <w:rsid w:val="00351C71"/>
    <w:rsid w:val="00355E7A"/>
    <w:rsid w:val="00357C3C"/>
    <w:rsid w:val="0036000B"/>
    <w:rsid w:val="00360A6E"/>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58A3"/>
    <w:rsid w:val="003A5CCC"/>
    <w:rsid w:val="003A727B"/>
    <w:rsid w:val="003B0EA4"/>
    <w:rsid w:val="003B1F77"/>
    <w:rsid w:val="003B513E"/>
    <w:rsid w:val="003B5CC4"/>
    <w:rsid w:val="003B6461"/>
    <w:rsid w:val="003C277F"/>
    <w:rsid w:val="003C74B3"/>
    <w:rsid w:val="003C7EBB"/>
    <w:rsid w:val="003D0DC0"/>
    <w:rsid w:val="003D130B"/>
    <w:rsid w:val="003D3CCE"/>
    <w:rsid w:val="003D5A82"/>
    <w:rsid w:val="003D7212"/>
    <w:rsid w:val="003D7F6F"/>
    <w:rsid w:val="003E0086"/>
    <w:rsid w:val="003E0E29"/>
    <w:rsid w:val="003E4B72"/>
    <w:rsid w:val="003E566A"/>
    <w:rsid w:val="003E6FF5"/>
    <w:rsid w:val="003F19B6"/>
    <w:rsid w:val="00402671"/>
    <w:rsid w:val="00406650"/>
    <w:rsid w:val="00406A43"/>
    <w:rsid w:val="00411D65"/>
    <w:rsid w:val="004146F3"/>
    <w:rsid w:val="004159EA"/>
    <w:rsid w:val="00417564"/>
    <w:rsid w:val="00421C0E"/>
    <w:rsid w:val="004226CF"/>
    <w:rsid w:val="004227F6"/>
    <w:rsid w:val="00422D9E"/>
    <w:rsid w:val="00423F48"/>
    <w:rsid w:val="00427362"/>
    <w:rsid w:val="00427A4F"/>
    <w:rsid w:val="00430690"/>
    <w:rsid w:val="00430AF9"/>
    <w:rsid w:val="004318C2"/>
    <w:rsid w:val="00434639"/>
    <w:rsid w:val="00434B23"/>
    <w:rsid w:val="00440690"/>
    <w:rsid w:val="00441434"/>
    <w:rsid w:val="00441611"/>
    <w:rsid w:val="00442BFE"/>
    <w:rsid w:val="00444536"/>
    <w:rsid w:val="00451096"/>
    <w:rsid w:val="0045355A"/>
    <w:rsid w:val="00453877"/>
    <w:rsid w:val="004544B9"/>
    <w:rsid w:val="00463BD7"/>
    <w:rsid w:val="00463E0D"/>
    <w:rsid w:val="00464D86"/>
    <w:rsid w:val="00465829"/>
    <w:rsid w:val="00466FA2"/>
    <w:rsid w:val="004679A0"/>
    <w:rsid w:val="0047103C"/>
    <w:rsid w:val="004723C4"/>
    <w:rsid w:val="00472A84"/>
    <w:rsid w:val="00472FE1"/>
    <w:rsid w:val="00473FAD"/>
    <w:rsid w:val="004805CA"/>
    <w:rsid w:val="004840A9"/>
    <w:rsid w:val="00487A89"/>
    <w:rsid w:val="0049063E"/>
    <w:rsid w:val="00491054"/>
    <w:rsid w:val="00492592"/>
    <w:rsid w:val="0049396E"/>
    <w:rsid w:val="004945DD"/>
    <w:rsid w:val="00497939"/>
    <w:rsid w:val="004979BD"/>
    <w:rsid w:val="004A04CE"/>
    <w:rsid w:val="004A2A47"/>
    <w:rsid w:val="004A3E8A"/>
    <w:rsid w:val="004A4060"/>
    <w:rsid w:val="004A5B3A"/>
    <w:rsid w:val="004A5C3C"/>
    <w:rsid w:val="004B0859"/>
    <w:rsid w:val="004B221E"/>
    <w:rsid w:val="004B271E"/>
    <w:rsid w:val="004B41D6"/>
    <w:rsid w:val="004C0763"/>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3A39"/>
    <w:rsid w:val="004F40E1"/>
    <w:rsid w:val="004F49B7"/>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27EED"/>
    <w:rsid w:val="005334CD"/>
    <w:rsid w:val="0053460E"/>
    <w:rsid w:val="005352C9"/>
    <w:rsid w:val="00535B44"/>
    <w:rsid w:val="00536E90"/>
    <w:rsid w:val="0054046A"/>
    <w:rsid w:val="005423E1"/>
    <w:rsid w:val="00543101"/>
    <w:rsid w:val="0054317C"/>
    <w:rsid w:val="0054554E"/>
    <w:rsid w:val="00547CAC"/>
    <w:rsid w:val="00550B45"/>
    <w:rsid w:val="00550ED4"/>
    <w:rsid w:val="00552D3C"/>
    <w:rsid w:val="00555442"/>
    <w:rsid w:val="00560852"/>
    <w:rsid w:val="005643A9"/>
    <w:rsid w:val="0056454E"/>
    <w:rsid w:val="00565E97"/>
    <w:rsid w:val="00570087"/>
    <w:rsid w:val="005707AA"/>
    <w:rsid w:val="00572656"/>
    <w:rsid w:val="00574CA2"/>
    <w:rsid w:val="00577989"/>
    <w:rsid w:val="00580957"/>
    <w:rsid w:val="0058187D"/>
    <w:rsid w:val="0058398D"/>
    <w:rsid w:val="00586F16"/>
    <w:rsid w:val="00590D07"/>
    <w:rsid w:val="00596491"/>
    <w:rsid w:val="005A0367"/>
    <w:rsid w:val="005A34D1"/>
    <w:rsid w:val="005B0121"/>
    <w:rsid w:val="005B1B04"/>
    <w:rsid w:val="005B4A79"/>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3B65"/>
    <w:rsid w:val="005F4000"/>
    <w:rsid w:val="005F495C"/>
    <w:rsid w:val="005F5524"/>
    <w:rsid w:val="005F65EF"/>
    <w:rsid w:val="005F6AD3"/>
    <w:rsid w:val="00601091"/>
    <w:rsid w:val="006013C5"/>
    <w:rsid w:val="006017A1"/>
    <w:rsid w:val="006026F4"/>
    <w:rsid w:val="00603959"/>
    <w:rsid w:val="00603A31"/>
    <w:rsid w:val="00604383"/>
    <w:rsid w:val="006043A1"/>
    <w:rsid w:val="00604CAD"/>
    <w:rsid w:val="00605136"/>
    <w:rsid w:val="00605A22"/>
    <w:rsid w:val="00605A23"/>
    <w:rsid w:val="0061251C"/>
    <w:rsid w:val="00616EF0"/>
    <w:rsid w:val="0062005D"/>
    <w:rsid w:val="006218F6"/>
    <w:rsid w:val="00621A54"/>
    <w:rsid w:val="00621D1E"/>
    <w:rsid w:val="00621E47"/>
    <w:rsid w:val="00622666"/>
    <w:rsid w:val="006234AE"/>
    <w:rsid w:val="006247A5"/>
    <w:rsid w:val="0062527A"/>
    <w:rsid w:val="00625487"/>
    <w:rsid w:val="0062620B"/>
    <w:rsid w:val="00626249"/>
    <w:rsid w:val="00634393"/>
    <w:rsid w:val="00635CB3"/>
    <w:rsid w:val="00640DE7"/>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2DA1"/>
    <w:rsid w:val="006F3B0F"/>
    <w:rsid w:val="006F3FC2"/>
    <w:rsid w:val="006F415C"/>
    <w:rsid w:val="006F68B7"/>
    <w:rsid w:val="006F77CC"/>
    <w:rsid w:val="0070185B"/>
    <w:rsid w:val="007037E2"/>
    <w:rsid w:val="00704886"/>
    <w:rsid w:val="00704BBE"/>
    <w:rsid w:val="00707611"/>
    <w:rsid w:val="00707FA0"/>
    <w:rsid w:val="007154A9"/>
    <w:rsid w:val="00715559"/>
    <w:rsid w:val="00715C4B"/>
    <w:rsid w:val="0071741D"/>
    <w:rsid w:val="00721A1B"/>
    <w:rsid w:val="00727DF9"/>
    <w:rsid w:val="007310E6"/>
    <w:rsid w:val="007313BE"/>
    <w:rsid w:val="00731680"/>
    <w:rsid w:val="007360E9"/>
    <w:rsid w:val="00736CEC"/>
    <w:rsid w:val="00742549"/>
    <w:rsid w:val="00742734"/>
    <w:rsid w:val="00743499"/>
    <w:rsid w:val="00747C00"/>
    <w:rsid w:val="0075525B"/>
    <w:rsid w:val="007569EB"/>
    <w:rsid w:val="00756D25"/>
    <w:rsid w:val="00756FDE"/>
    <w:rsid w:val="007570F6"/>
    <w:rsid w:val="007576E1"/>
    <w:rsid w:val="00760677"/>
    <w:rsid w:val="007617A8"/>
    <w:rsid w:val="00763218"/>
    <w:rsid w:val="00763EA4"/>
    <w:rsid w:val="00764108"/>
    <w:rsid w:val="007728FF"/>
    <w:rsid w:val="007747FC"/>
    <w:rsid w:val="00774F73"/>
    <w:rsid w:val="00781793"/>
    <w:rsid w:val="00782E32"/>
    <w:rsid w:val="00784890"/>
    <w:rsid w:val="00784D58"/>
    <w:rsid w:val="00787F25"/>
    <w:rsid w:val="00790439"/>
    <w:rsid w:val="00792F5D"/>
    <w:rsid w:val="0079471E"/>
    <w:rsid w:val="00796AA6"/>
    <w:rsid w:val="007A1C49"/>
    <w:rsid w:val="007A465A"/>
    <w:rsid w:val="007A6382"/>
    <w:rsid w:val="007A7AF3"/>
    <w:rsid w:val="007B4C66"/>
    <w:rsid w:val="007C0168"/>
    <w:rsid w:val="007C22AB"/>
    <w:rsid w:val="007C3781"/>
    <w:rsid w:val="007C6766"/>
    <w:rsid w:val="007C7236"/>
    <w:rsid w:val="007E123C"/>
    <w:rsid w:val="007E450A"/>
    <w:rsid w:val="007E4C64"/>
    <w:rsid w:val="007F1188"/>
    <w:rsid w:val="007F6BE7"/>
    <w:rsid w:val="007F7129"/>
    <w:rsid w:val="007F7DCD"/>
    <w:rsid w:val="008011D5"/>
    <w:rsid w:val="00802801"/>
    <w:rsid w:val="00812BF0"/>
    <w:rsid w:val="008140B1"/>
    <w:rsid w:val="00815A33"/>
    <w:rsid w:val="008162DE"/>
    <w:rsid w:val="00817EB7"/>
    <w:rsid w:val="0082002A"/>
    <w:rsid w:val="008247BE"/>
    <w:rsid w:val="00827175"/>
    <w:rsid w:val="008319DE"/>
    <w:rsid w:val="00834195"/>
    <w:rsid w:val="008344B7"/>
    <w:rsid w:val="008414C7"/>
    <w:rsid w:val="00843751"/>
    <w:rsid w:val="0084618B"/>
    <w:rsid w:val="00847980"/>
    <w:rsid w:val="008506A1"/>
    <w:rsid w:val="0085081D"/>
    <w:rsid w:val="0085226A"/>
    <w:rsid w:val="00853C2F"/>
    <w:rsid w:val="00857CD8"/>
    <w:rsid w:val="00864634"/>
    <w:rsid w:val="00866B3B"/>
    <w:rsid w:val="0087021D"/>
    <w:rsid w:val="008721F1"/>
    <w:rsid w:val="00873ED1"/>
    <w:rsid w:val="008755D7"/>
    <w:rsid w:val="00875C75"/>
    <w:rsid w:val="008765BB"/>
    <w:rsid w:val="00876E1E"/>
    <w:rsid w:val="00881379"/>
    <w:rsid w:val="00881B81"/>
    <w:rsid w:val="008823A4"/>
    <w:rsid w:val="00883F8E"/>
    <w:rsid w:val="0088539A"/>
    <w:rsid w:val="00886035"/>
    <w:rsid w:val="00886EE9"/>
    <w:rsid w:val="008870F7"/>
    <w:rsid w:val="00890257"/>
    <w:rsid w:val="0089057E"/>
    <w:rsid w:val="00890BB1"/>
    <w:rsid w:val="00891A90"/>
    <w:rsid w:val="008942CC"/>
    <w:rsid w:val="00894456"/>
    <w:rsid w:val="0089565C"/>
    <w:rsid w:val="008A0A7A"/>
    <w:rsid w:val="008A2101"/>
    <w:rsid w:val="008A370C"/>
    <w:rsid w:val="008A3ABD"/>
    <w:rsid w:val="008A408B"/>
    <w:rsid w:val="008A4D2F"/>
    <w:rsid w:val="008B1559"/>
    <w:rsid w:val="008B35CE"/>
    <w:rsid w:val="008B3732"/>
    <w:rsid w:val="008B4604"/>
    <w:rsid w:val="008B5391"/>
    <w:rsid w:val="008B5A14"/>
    <w:rsid w:val="008C0831"/>
    <w:rsid w:val="008C226C"/>
    <w:rsid w:val="008C40DD"/>
    <w:rsid w:val="008C527A"/>
    <w:rsid w:val="008C60A9"/>
    <w:rsid w:val="008C6A04"/>
    <w:rsid w:val="008D04FE"/>
    <w:rsid w:val="008D09CF"/>
    <w:rsid w:val="008D0A08"/>
    <w:rsid w:val="008D12CB"/>
    <w:rsid w:val="008D3E41"/>
    <w:rsid w:val="008D4880"/>
    <w:rsid w:val="008D4917"/>
    <w:rsid w:val="008D5E10"/>
    <w:rsid w:val="008D6863"/>
    <w:rsid w:val="008D6980"/>
    <w:rsid w:val="008E0E02"/>
    <w:rsid w:val="008F085E"/>
    <w:rsid w:val="008F16F6"/>
    <w:rsid w:val="008F4BE5"/>
    <w:rsid w:val="008F5815"/>
    <w:rsid w:val="009061A5"/>
    <w:rsid w:val="00912858"/>
    <w:rsid w:val="00912A17"/>
    <w:rsid w:val="00914726"/>
    <w:rsid w:val="00916600"/>
    <w:rsid w:val="00916DC3"/>
    <w:rsid w:val="00920150"/>
    <w:rsid w:val="00920363"/>
    <w:rsid w:val="0092076E"/>
    <w:rsid w:val="00923485"/>
    <w:rsid w:val="00924702"/>
    <w:rsid w:val="009278BF"/>
    <w:rsid w:val="00930C40"/>
    <w:rsid w:val="00936427"/>
    <w:rsid w:val="009406C4"/>
    <w:rsid w:val="00943FB2"/>
    <w:rsid w:val="00946EAA"/>
    <w:rsid w:val="00947329"/>
    <w:rsid w:val="00950771"/>
    <w:rsid w:val="00954284"/>
    <w:rsid w:val="009550DF"/>
    <w:rsid w:val="00956CF5"/>
    <w:rsid w:val="0096057F"/>
    <w:rsid w:val="00960CC8"/>
    <w:rsid w:val="00961E03"/>
    <w:rsid w:val="009654D2"/>
    <w:rsid w:val="009664F6"/>
    <w:rsid w:val="00971682"/>
    <w:rsid w:val="00972316"/>
    <w:rsid w:val="00972450"/>
    <w:rsid w:val="009727B0"/>
    <w:rsid w:val="0097333C"/>
    <w:rsid w:val="009773B9"/>
    <w:rsid w:val="00981087"/>
    <w:rsid w:val="009816D0"/>
    <w:rsid w:val="00982ECC"/>
    <w:rsid w:val="00983DE7"/>
    <w:rsid w:val="00985915"/>
    <w:rsid w:val="009863EE"/>
    <w:rsid w:val="00986463"/>
    <w:rsid w:val="00987DB2"/>
    <w:rsid w:val="00992D07"/>
    <w:rsid w:val="009940DA"/>
    <w:rsid w:val="00994B75"/>
    <w:rsid w:val="00996FED"/>
    <w:rsid w:val="00997185"/>
    <w:rsid w:val="009A2716"/>
    <w:rsid w:val="009A3306"/>
    <w:rsid w:val="009A5359"/>
    <w:rsid w:val="009A6226"/>
    <w:rsid w:val="009A67D7"/>
    <w:rsid w:val="009A6CA6"/>
    <w:rsid w:val="009B0D7D"/>
    <w:rsid w:val="009B0F78"/>
    <w:rsid w:val="009B1839"/>
    <w:rsid w:val="009B2BED"/>
    <w:rsid w:val="009B32CB"/>
    <w:rsid w:val="009B3FE7"/>
    <w:rsid w:val="009C28C1"/>
    <w:rsid w:val="009C5A9C"/>
    <w:rsid w:val="009C6D8B"/>
    <w:rsid w:val="009D17BF"/>
    <w:rsid w:val="009D51D2"/>
    <w:rsid w:val="009E30A9"/>
    <w:rsid w:val="009E4354"/>
    <w:rsid w:val="009E4E8E"/>
    <w:rsid w:val="009E5BC5"/>
    <w:rsid w:val="009E5D4D"/>
    <w:rsid w:val="009F3556"/>
    <w:rsid w:val="009F3ADE"/>
    <w:rsid w:val="009F4573"/>
    <w:rsid w:val="009F5D56"/>
    <w:rsid w:val="009F7F3B"/>
    <w:rsid w:val="00A00534"/>
    <w:rsid w:val="00A00DCD"/>
    <w:rsid w:val="00A01711"/>
    <w:rsid w:val="00A02518"/>
    <w:rsid w:val="00A03366"/>
    <w:rsid w:val="00A0356A"/>
    <w:rsid w:val="00A06E0C"/>
    <w:rsid w:val="00A07C68"/>
    <w:rsid w:val="00A14F25"/>
    <w:rsid w:val="00A157B0"/>
    <w:rsid w:val="00A230D5"/>
    <w:rsid w:val="00A23322"/>
    <w:rsid w:val="00A2501E"/>
    <w:rsid w:val="00A2562A"/>
    <w:rsid w:val="00A26E16"/>
    <w:rsid w:val="00A31550"/>
    <w:rsid w:val="00A35534"/>
    <w:rsid w:val="00A36F90"/>
    <w:rsid w:val="00A42670"/>
    <w:rsid w:val="00A43302"/>
    <w:rsid w:val="00A44CAF"/>
    <w:rsid w:val="00A4604F"/>
    <w:rsid w:val="00A46CD0"/>
    <w:rsid w:val="00A50449"/>
    <w:rsid w:val="00A519D9"/>
    <w:rsid w:val="00A5499F"/>
    <w:rsid w:val="00A55C42"/>
    <w:rsid w:val="00A56B97"/>
    <w:rsid w:val="00A6039E"/>
    <w:rsid w:val="00A6140D"/>
    <w:rsid w:val="00A66C07"/>
    <w:rsid w:val="00A707EB"/>
    <w:rsid w:val="00A734D7"/>
    <w:rsid w:val="00A73CBB"/>
    <w:rsid w:val="00A76D93"/>
    <w:rsid w:val="00A77783"/>
    <w:rsid w:val="00A82004"/>
    <w:rsid w:val="00A82BB7"/>
    <w:rsid w:val="00A836C2"/>
    <w:rsid w:val="00A91172"/>
    <w:rsid w:val="00A91EB1"/>
    <w:rsid w:val="00A96D6E"/>
    <w:rsid w:val="00AA00C5"/>
    <w:rsid w:val="00AA1A8A"/>
    <w:rsid w:val="00AA259F"/>
    <w:rsid w:val="00AA3D3D"/>
    <w:rsid w:val="00AA5BA6"/>
    <w:rsid w:val="00AB14B2"/>
    <w:rsid w:val="00AB1DB6"/>
    <w:rsid w:val="00AB59E1"/>
    <w:rsid w:val="00AB5C96"/>
    <w:rsid w:val="00AB5DBF"/>
    <w:rsid w:val="00AB6347"/>
    <w:rsid w:val="00AB6C43"/>
    <w:rsid w:val="00AC179C"/>
    <w:rsid w:val="00AC1C18"/>
    <w:rsid w:val="00AC2216"/>
    <w:rsid w:val="00AC5039"/>
    <w:rsid w:val="00AC6F0A"/>
    <w:rsid w:val="00AC6FAC"/>
    <w:rsid w:val="00AD3EFC"/>
    <w:rsid w:val="00AD6791"/>
    <w:rsid w:val="00AD7682"/>
    <w:rsid w:val="00AE2218"/>
    <w:rsid w:val="00AE49F6"/>
    <w:rsid w:val="00AE6003"/>
    <w:rsid w:val="00AF14D6"/>
    <w:rsid w:val="00AF183E"/>
    <w:rsid w:val="00AF419C"/>
    <w:rsid w:val="00AF4AE7"/>
    <w:rsid w:val="00B00D3E"/>
    <w:rsid w:val="00B053C0"/>
    <w:rsid w:val="00B06079"/>
    <w:rsid w:val="00B06647"/>
    <w:rsid w:val="00B07525"/>
    <w:rsid w:val="00B1647A"/>
    <w:rsid w:val="00B17779"/>
    <w:rsid w:val="00B17E52"/>
    <w:rsid w:val="00B20A68"/>
    <w:rsid w:val="00B2286B"/>
    <w:rsid w:val="00B24D53"/>
    <w:rsid w:val="00B2514F"/>
    <w:rsid w:val="00B266C0"/>
    <w:rsid w:val="00B27C1A"/>
    <w:rsid w:val="00B31CD7"/>
    <w:rsid w:val="00B31E92"/>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4484"/>
    <w:rsid w:val="00B9681C"/>
    <w:rsid w:val="00BA030D"/>
    <w:rsid w:val="00BA0988"/>
    <w:rsid w:val="00BA2197"/>
    <w:rsid w:val="00BA2DE3"/>
    <w:rsid w:val="00BA64BA"/>
    <w:rsid w:val="00BA7018"/>
    <w:rsid w:val="00BA72F9"/>
    <w:rsid w:val="00BA7949"/>
    <w:rsid w:val="00BB360D"/>
    <w:rsid w:val="00BB38B5"/>
    <w:rsid w:val="00BB55E3"/>
    <w:rsid w:val="00BB58E3"/>
    <w:rsid w:val="00BB597D"/>
    <w:rsid w:val="00BC1291"/>
    <w:rsid w:val="00BC39C5"/>
    <w:rsid w:val="00BC3B40"/>
    <w:rsid w:val="00BC48D5"/>
    <w:rsid w:val="00BD116F"/>
    <w:rsid w:val="00BD2A4F"/>
    <w:rsid w:val="00BD3073"/>
    <w:rsid w:val="00BD38F3"/>
    <w:rsid w:val="00BD6AB6"/>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4BBB"/>
    <w:rsid w:val="00C052B7"/>
    <w:rsid w:val="00C05804"/>
    <w:rsid w:val="00C06244"/>
    <w:rsid w:val="00C06C51"/>
    <w:rsid w:val="00C1070E"/>
    <w:rsid w:val="00C10F2E"/>
    <w:rsid w:val="00C113A2"/>
    <w:rsid w:val="00C14884"/>
    <w:rsid w:val="00C152F0"/>
    <w:rsid w:val="00C22DAB"/>
    <w:rsid w:val="00C24FA8"/>
    <w:rsid w:val="00C3212B"/>
    <w:rsid w:val="00C3619A"/>
    <w:rsid w:val="00C36279"/>
    <w:rsid w:val="00C36679"/>
    <w:rsid w:val="00C43DBC"/>
    <w:rsid w:val="00C43E39"/>
    <w:rsid w:val="00C47395"/>
    <w:rsid w:val="00C477D7"/>
    <w:rsid w:val="00C478EC"/>
    <w:rsid w:val="00C50ADA"/>
    <w:rsid w:val="00C529E1"/>
    <w:rsid w:val="00C53031"/>
    <w:rsid w:val="00C532A3"/>
    <w:rsid w:val="00C53D44"/>
    <w:rsid w:val="00C53FEF"/>
    <w:rsid w:val="00C54570"/>
    <w:rsid w:val="00C54B43"/>
    <w:rsid w:val="00C55C6D"/>
    <w:rsid w:val="00C5798B"/>
    <w:rsid w:val="00C62E3B"/>
    <w:rsid w:val="00C65D75"/>
    <w:rsid w:val="00C67A56"/>
    <w:rsid w:val="00C7187E"/>
    <w:rsid w:val="00C72804"/>
    <w:rsid w:val="00C75A21"/>
    <w:rsid w:val="00C76702"/>
    <w:rsid w:val="00C84F1C"/>
    <w:rsid w:val="00C850AC"/>
    <w:rsid w:val="00C87159"/>
    <w:rsid w:val="00C91A3C"/>
    <w:rsid w:val="00C95684"/>
    <w:rsid w:val="00C96CF7"/>
    <w:rsid w:val="00CA0AFC"/>
    <w:rsid w:val="00CA630D"/>
    <w:rsid w:val="00CB0496"/>
    <w:rsid w:val="00CB08FD"/>
    <w:rsid w:val="00CB3320"/>
    <w:rsid w:val="00CB55A4"/>
    <w:rsid w:val="00CB70FC"/>
    <w:rsid w:val="00CB7CF9"/>
    <w:rsid w:val="00CC0289"/>
    <w:rsid w:val="00CC51C5"/>
    <w:rsid w:val="00CC5761"/>
    <w:rsid w:val="00CC62BF"/>
    <w:rsid w:val="00CC7158"/>
    <w:rsid w:val="00CC737F"/>
    <w:rsid w:val="00CC74ED"/>
    <w:rsid w:val="00CD0214"/>
    <w:rsid w:val="00CD02CE"/>
    <w:rsid w:val="00CD1603"/>
    <w:rsid w:val="00CD2142"/>
    <w:rsid w:val="00CD2958"/>
    <w:rsid w:val="00CD3653"/>
    <w:rsid w:val="00CD38FF"/>
    <w:rsid w:val="00CD5B1E"/>
    <w:rsid w:val="00CD6BDD"/>
    <w:rsid w:val="00CD74F5"/>
    <w:rsid w:val="00CE2AA3"/>
    <w:rsid w:val="00CE4DCD"/>
    <w:rsid w:val="00CE5B6A"/>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9D8"/>
    <w:rsid w:val="00D22BA2"/>
    <w:rsid w:val="00D23FD0"/>
    <w:rsid w:val="00D24BC9"/>
    <w:rsid w:val="00D26044"/>
    <w:rsid w:val="00D3278A"/>
    <w:rsid w:val="00D33717"/>
    <w:rsid w:val="00D341CD"/>
    <w:rsid w:val="00D34E60"/>
    <w:rsid w:val="00D37BF6"/>
    <w:rsid w:val="00D37E63"/>
    <w:rsid w:val="00D40388"/>
    <w:rsid w:val="00D403F6"/>
    <w:rsid w:val="00D50B0A"/>
    <w:rsid w:val="00D51623"/>
    <w:rsid w:val="00D55634"/>
    <w:rsid w:val="00D60102"/>
    <w:rsid w:val="00D65D28"/>
    <w:rsid w:val="00D66650"/>
    <w:rsid w:val="00D70F91"/>
    <w:rsid w:val="00D80583"/>
    <w:rsid w:val="00D8059F"/>
    <w:rsid w:val="00D818D6"/>
    <w:rsid w:val="00D83567"/>
    <w:rsid w:val="00D858BC"/>
    <w:rsid w:val="00D92BE5"/>
    <w:rsid w:val="00D93FE8"/>
    <w:rsid w:val="00D94C2E"/>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5C13"/>
    <w:rsid w:val="00E16437"/>
    <w:rsid w:val="00E21655"/>
    <w:rsid w:val="00E25995"/>
    <w:rsid w:val="00E273C0"/>
    <w:rsid w:val="00E27C0A"/>
    <w:rsid w:val="00E315A3"/>
    <w:rsid w:val="00E31715"/>
    <w:rsid w:val="00E32252"/>
    <w:rsid w:val="00E340AB"/>
    <w:rsid w:val="00E36003"/>
    <w:rsid w:val="00E368E6"/>
    <w:rsid w:val="00E37CD7"/>
    <w:rsid w:val="00E37F88"/>
    <w:rsid w:val="00E40FC5"/>
    <w:rsid w:val="00E4219E"/>
    <w:rsid w:val="00E428E3"/>
    <w:rsid w:val="00E5249F"/>
    <w:rsid w:val="00E53FA1"/>
    <w:rsid w:val="00E559A7"/>
    <w:rsid w:val="00E56922"/>
    <w:rsid w:val="00E638FF"/>
    <w:rsid w:val="00E65EE0"/>
    <w:rsid w:val="00E72C22"/>
    <w:rsid w:val="00E72EA8"/>
    <w:rsid w:val="00E7361F"/>
    <w:rsid w:val="00E74A06"/>
    <w:rsid w:val="00E74EA4"/>
    <w:rsid w:val="00E755AB"/>
    <w:rsid w:val="00E8216E"/>
    <w:rsid w:val="00E8237F"/>
    <w:rsid w:val="00E914E2"/>
    <w:rsid w:val="00E91779"/>
    <w:rsid w:val="00E948F0"/>
    <w:rsid w:val="00EA0537"/>
    <w:rsid w:val="00EA2156"/>
    <w:rsid w:val="00EB00B3"/>
    <w:rsid w:val="00EB0A25"/>
    <w:rsid w:val="00EB296B"/>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07929"/>
    <w:rsid w:val="00F15524"/>
    <w:rsid w:val="00F15A2F"/>
    <w:rsid w:val="00F15DB8"/>
    <w:rsid w:val="00F16095"/>
    <w:rsid w:val="00F17420"/>
    <w:rsid w:val="00F20170"/>
    <w:rsid w:val="00F202D7"/>
    <w:rsid w:val="00F24055"/>
    <w:rsid w:val="00F248C5"/>
    <w:rsid w:val="00F271F3"/>
    <w:rsid w:val="00F27593"/>
    <w:rsid w:val="00F41165"/>
    <w:rsid w:val="00F426B1"/>
    <w:rsid w:val="00F4344B"/>
    <w:rsid w:val="00F47917"/>
    <w:rsid w:val="00F5204E"/>
    <w:rsid w:val="00F52C75"/>
    <w:rsid w:val="00F53A76"/>
    <w:rsid w:val="00F57481"/>
    <w:rsid w:val="00F62F17"/>
    <w:rsid w:val="00F638FD"/>
    <w:rsid w:val="00F72656"/>
    <w:rsid w:val="00F727B5"/>
    <w:rsid w:val="00F74708"/>
    <w:rsid w:val="00F7501A"/>
    <w:rsid w:val="00F754CF"/>
    <w:rsid w:val="00F772DD"/>
    <w:rsid w:val="00F8068A"/>
    <w:rsid w:val="00F80BEB"/>
    <w:rsid w:val="00F823B3"/>
    <w:rsid w:val="00F824F3"/>
    <w:rsid w:val="00F923B7"/>
    <w:rsid w:val="00F9475F"/>
    <w:rsid w:val="00F949AD"/>
    <w:rsid w:val="00F963C6"/>
    <w:rsid w:val="00F96BA8"/>
    <w:rsid w:val="00F971B1"/>
    <w:rsid w:val="00F97BEA"/>
    <w:rsid w:val="00FA1F6F"/>
    <w:rsid w:val="00FB1D4B"/>
    <w:rsid w:val="00FB4BDD"/>
    <w:rsid w:val="00FB73BC"/>
    <w:rsid w:val="00FC0C70"/>
    <w:rsid w:val="00FC7D80"/>
    <w:rsid w:val="00FD1FAA"/>
    <w:rsid w:val="00FD5DF2"/>
    <w:rsid w:val="00FE0CE3"/>
    <w:rsid w:val="00FE1092"/>
    <w:rsid w:val="00FE26A6"/>
    <w:rsid w:val="00FE2A33"/>
    <w:rsid w:val="00FE2C02"/>
    <w:rsid w:val="00FE3A1E"/>
    <w:rsid w:val="00FE47CE"/>
    <w:rsid w:val="00FE5162"/>
    <w:rsid w:val="00FE5E5B"/>
    <w:rsid w:val="00FE6483"/>
    <w:rsid w:val="00FE64E9"/>
    <w:rsid w:val="00FF2A5B"/>
    <w:rsid w:val="00FF34BE"/>
    <w:rsid w:val="00FF3506"/>
    <w:rsid w:val="00FF53B1"/>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DC32-1F9E-4375-8D43-03F6C12FF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2</TotalTime>
  <Pages>45</Pages>
  <Words>18743</Words>
  <Characters>106840</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25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25</cp:revision>
  <cp:lastPrinted>2021-01-18T10:13:00Z</cp:lastPrinted>
  <dcterms:created xsi:type="dcterms:W3CDTF">2021-03-19T10:09:00Z</dcterms:created>
  <dcterms:modified xsi:type="dcterms:W3CDTF">2021-03-20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